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1200" behindDoc="0" locked="0" layoutInCell="1" allowOverlap="1" wp14:anchorId="4631217C" wp14:editId="3728CB0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4D50E7" w:rsidRPr="00F078ED" w:rsidRDefault="004D50E7" w:rsidP="00443FEC">
                                <w:pPr>
                                  <w:pStyle w:val="Title"/>
                                  <w:jc w:val="left"/>
                                </w:pPr>
                                <w:r w:rsidRPr="00F078ED">
                                  <w:t xml:space="preserve">A </w:t>
                                </w:r>
                                <w:r>
                                  <w:t xml:space="preserve">3D Printed, Non-Invasive </w:t>
                                </w:r>
                                <w:r w:rsidRPr="00F078ED">
                                  <w:t>Brain Computer Interface Prosthetic Hand</w:t>
                                </w:r>
                              </w:p>
                              <w:p w14:paraId="3793696A" w14:textId="77777777" w:rsidR="004D50E7" w:rsidRDefault="004D50E7" w:rsidP="00A56F0D">
                                <w:pPr>
                                  <w:rPr>
                                    <w:sz w:val="56"/>
                                    <w:szCs w:val="144"/>
                                  </w:rPr>
                                </w:pPr>
                              </w:p>
                              <w:p w14:paraId="2D3FDFA0" w14:textId="77777777" w:rsidR="004D50E7" w:rsidRPr="00A56F0D" w:rsidRDefault="004D50E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4D50E7" w:rsidRDefault="004D50E7">
                                <w:r>
                                  <w:t>Completed under the supervision of</w:t>
                                </w:r>
                              </w:p>
                              <w:p w14:paraId="3CF9F5AD" w14:textId="77777777" w:rsidR="004D50E7" w:rsidRPr="00A56F0D" w:rsidRDefault="004D50E7" w:rsidP="004D1F8F">
                                <w:pPr>
                                  <w:rPr>
                                    <w:sz w:val="48"/>
                                    <w:szCs w:val="144"/>
                                  </w:rPr>
                                </w:pPr>
                                <w:r>
                                  <w:rPr>
                                    <w:sz w:val="48"/>
                                    <w:szCs w:val="144"/>
                                  </w:rPr>
                                  <w:t>Dr Kaushik Mahata, Ph.D.</w:t>
                                </w:r>
                              </w:p>
                              <w:p w14:paraId="5C52BDF2" w14:textId="77777777" w:rsidR="004D50E7" w:rsidRPr="004D1F8F" w:rsidRDefault="004D50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3B93B5A" w:rsidR="004D50E7" w:rsidRPr="004D1F8F" w:rsidRDefault="004D50E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535300">
                                  <w:rPr>
                                    <w:noProof/>
                                    <w:sz w:val="28"/>
                                  </w:rPr>
                                  <w:t>25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4D50E7" w:rsidRDefault="004D50E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120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4D50E7" w:rsidRPr="00F078ED" w:rsidRDefault="004D50E7" w:rsidP="00443FEC">
                          <w:pPr>
                            <w:pStyle w:val="Title"/>
                            <w:jc w:val="left"/>
                          </w:pPr>
                          <w:r w:rsidRPr="00F078ED">
                            <w:t xml:space="preserve">A </w:t>
                          </w:r>
                          <w:r>
                            <w:t xml:space="preserve">3D Printed, Non-Invasive </w:t>
                          </w:r>
                          <w:r w:rsidRPr="00F078ED">
                            <w:t>Brain Computer Interface Prosthetic Hand</w:t>
                          </w:r>
                        </w:p>
                        <w:p w14:paraId="3793696A" w14:textId="77777777" w:rsidR="004D50E7" w:rsidRDefault="004D50E7" w:rsidP="00A56F0D">
                          <w:pPr>
                            <w:rPr>
                              <w:sz w:val="56"/>
                              <w:szCs w:val="144"/>
                            </w:rPr>
                          </w:pPr>
                        </w:p>
                        <w:p w14:paraId="2D3FDFA0" w14:textId="77777777" w:rsidR="004D50E7" w:rsidRPr="00A56F0D" w:rsidRDefault="004D50E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4D50E7" w:rsidRDefault="004D50E7">
                          <w:r>
                            <w:t>Completed under the supervision of</w:t>
                          </w:r>
                        </w:p>
                        <w:p w14:paraId="3CF9F5AD" w14:textId="77777777" w:rsidR="004D50E7" w:rsidRPr="00A56F0D" w:rsidRDefault="004D50E7" w:rsidP="004D1F8F">
                          <w:pPr>
                            <w:rPr>
                              <w:sz w:val="48"/>
                              <w:szCs w:val="144"/>
                            </w:rPr>
                          </w:pPr>
                          <w:r>
                            <w:rPr>
                              <w:sz w:val="48"/>
                              <w:szCs w:val="144"/>
                            </w:rPr>
                            <w:t>Dr Kaushik Mahata, Ph.D.</w:t>
                          </w:r>
                        </w:p>
                        <w:p w14:paraId="5C52BDF2" w14:textId="77777777" w:rsidR="004D50E7" w:rsidRPr="004D1F8F" w:rsidRDefault="004D50E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3B93B5A" w:rsidR="004D50E7" w:rsidRPr="004D1F8F" w:rsidRDefault="004D50E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535300">
                            <w:rPr>
                              <w:noProof/>
                              <w:sz w:val="28"/>
                            </w:rPr>
                            <w:t>25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4D50E7" w:rsidRDefault="004D50E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7AA56C70"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4A06BE9C" w14:textId="304CEC8B" w:rsidR="00302F15" w:rsidRDefault="00302F15" w:rsidP="00302F15">
      <w:pPr>
        <w:spacing w:line="360" w:lineRule="auto"/>
      </w:pPr>
      <w:r>
        <w:t>Firstly, infinite thanks to Kaushik. Your (perhaps at times, ill-founded) confidence in my ability to tackle this project was contagious, and quelled many of the anxieties that came along throughout the year.</w:t>
      </w:r>
      <w:r w:rsidR="0014596C">
        <w:t xml:space="preserve">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3137CD21" w14:textId="44C530BF" w:rsidR="00302F15" w:rsidRDefault="00302F15" w:rsidP="00302F15">
      <w:pPr>
        <w:spacing w:line="360" w:lineRule="auto"/>
      </w:pPr>
    </w:p>
    <w:p w14:paraId="5BEBED58" w14:textId="1E44172F" w:rsidR="00302F15" w:rsidRDefault="0014596C" w:rsidP="00302F15">
      <w:pPr>
        <w:spacing w:line="360" w:lineRule="auto"/>
      </w:pPr>
      <w:r>
        <w:t xml:space="preserve">To Phil. Thanks for printing the coolest prosthetic hand </w:t>
      </w:r>
      <w:proofErr w:type="gramStart"/>
      <w:r>
        <w:t>I’ve</w:t>
      </w:r>
      <w:proofErr w:type="gramEnd"/>
      <w:r>
        <w:t xml:space="preserve"> seen! </w:t>
      </w:r>
      <w:r w:rsidR="00B302A6">
        <w:t xml:space="preserve">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353A2CE2" w14:textId="13D8A688" w:rsidR="00B302A6" w:rsidRDefault="00B302A6" w:rsidP="00302F15">
      <w:pPr>
        <w:spacing w:line="360" w:lineRule="auto"/>
      </w:pPr>
    </w:p>
    <w:p w14:paraId="79796D5E" w14:textId="7F69C69C" w:rsidR="00B302A6" w:rsidRDefault="00B302A6" w:rsidP="00302F15">
      <w:pPr>
        <w:spacing w:line="360" w:lineRule="auto"/>
      </w:pPr>
      <w:r>
        <w:t xml:space="preserve">To Jerry. Your help with all </w:t>
      </w:r>
      <w:proofErr w:type="gramStart"/>
      <w:r>
        <w:t>things</w:t>
      </w:r>
      <w:proofErr w:type="gramEnd"/>
      <w:r>
        <w:t xml:space="preserve"> hardware has been greatly appreciated. </w:t>
      </w:r>
      <w:proofErr w:type="gramStart"/>
      <w:r>
        <w:t>You’re</w:t>
      </w:r>
      <w:proofErr w:type="gramEnd"/>
      <w:r>
        <w:t xml:space="preserve"> an absolute soldering wizard, and there is no way this project would be functional without your assistance with assembly</w:t>
      </w:r>
      <w:r w:rsidR="00524C3B">
        <w:t xml:space="preserve"> and debugging</w:t>
      </w:r>
      <w:r>
        <w:t xml:space="preserve">. And to Ian and Roy, thanks for letting me sit in fumbling away at the solder paste dispenser, and for somehow sourcing an AVR programmer and a TQFP-64 breakout PCB at a moment’s notice. </w:t>
      </w:r>
    </w:p>
    <w:p w14:paraId="2CCC7D3F" w14:textId="3BEDA0EB" w:rsidR="00B302A6" w:rsidRDefault="00B302A6" w:rsidP="00302F15">
      <w:pPr>
        <w:spacing w:line="360" w:lineRule="auto"/>
      </w:pPr>
    </w:p>
    <w:p w14:paraId="264338B4" w14:textId="0777AC17" w:rsidR="00B302A6" w:rsidRDefault="00B302A6" w:rsidP="00302F15">
      <w:pPr>
        <w:spacing w:line="360" w:lineRule="auto"/>
      </w:pPr>
      <w:r>
        <w:t>Thanks go to Dr Smith and Professor Middleton, for their perspectives on Modular Biosignal Front Ends. Thanks also to Professor Grayden</w:t>
      </w:r>
      <w:r w:rsidR="00942D57">
        <w:t xml:space="preserve"> for </w:t>
      </w:r>
      <w:r>
        <w:t>his discussion of EMI shielding for EEG recording and the impact of dry electrodes on classification quality.</w:t>
      </w:r>
    </w:p>
    <w:p w14:paraId="02A53D67" w14:textId="183154E3" w:rsidR="00302F15" w:rsidRDefault="00302F15" w:rsidP="00302F15">
      <w:pPr>
        <w:spacing w:line="360" w:lineRule="auto"/>
      </w:pPr>
    </w:p>
    <w:p w14:paraId="1DBA8D7B" w14:textId="672785F4" w:rsidR="00524C3B" w:rsidRDefault="00524C3B" w:rsidP="00524C3B">
      <w:pPr>
        <w:spacing w:line="360" w:lineRule="auto"/>
      </w:pPr>
      <w:r>
        <w:t xml:space="preserve">Lastly, thanks to my family for the unwavering support. You shared the load of my disappointments and the joy of my victories. </w:t>
      </w:r>
      <w:proofErr w:type="gramStart"/>
      <w:r>
        <w:t>I’ve</w:t>
      </w:r>
      <w:proofErr w:type="gramEnd"/>
      <w:r>
        <w:t xml:space="preserve"> really enjoyed taking you all on this adventure. </w:t>
      </w:r>
      <w:proofErr w:type="gramStart"/>
      <w:r>
        <w:t>You’ve</w:t>
      </w:r>
      <w:proofErr w:type="gramEnd"/>
      <w:r>
        <w:t xml:space="preserve"> all been so enthusiastic to hear about the ins and outs of machine learning classification, and Angus is now completely proficient in PCB design. Mum, I promise </w:t>
      </w:r>
      <w:proofErr w:type="gramStart"/>
      <w:r>
        <w:t>I’ll</w:t>
      </w:r>
      <w:proofErr w:type="gramEnd"/>
      <w:r>
        <w:t xml:space="preserve"> wear a helmet on my bike at Brown. You guys rock!</w:t>
      </w:r>
    </w:p>
    <w:p w14:paraId="092F4C49" w14:textId="34D94D80" w:rsidR="00153184" w:rsidRDefault="006A1981" w:rsidP="00524C3B">
      <w:pPr>
        <w:pStyle w:val="Heading1"/>
      </w:pPr>
      <w:r>
        <w:br w:type="page"/>
      </w:r>
      <w:bookmarkStart w:id="2" w:name="_Toc43739101"/>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583E1FB1">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1BCC1D9A">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3F8AF55A">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4D50E7" w:rsidRPr="00C675CA" w:rsidRDefault="004D50E7"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4D50E7" w:rsidRPr="00C675CA" w:rsidRDefault="004D50E7"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BDE0B3C">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4D50E7" w:rsidRPr="00C675CA" w:rsidRDefault="004D50E7">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4D50E7" w:rsidRPr="00C675CA" w:rsidRDefault="004D50E7">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6A1AB71D">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BEA85C7"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4C4C755C"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12DD3A74" w:rsidR="00E95698" w:rsidRPr="00E95698" w:rsidRDefault="00291A0D">
          <w:pPr>
            <w:pStyle w:val="TOC1"/>
            <w:tabs>
              <w:tab w:val="right" w:leader="dot" w:pos="8755"/>
            </w:tabs>
            <w:rPr>
              <w:rFonts w:ascii="Times New Roman" w:hAnsi="Times New Roman"/>
              <w:noProof/>
              <w:lang w:val="en-AU" w:eastAsia="en-AU"/>
            </w:rPr>
          </w:pPr>
          <w:hyperlink w:anchor="_Toc43739100" w:history="1">
            <w:r w:rsidR="00E95698" w:rsidRPr="00E95698">
              <w:rPr>
                <w:rStyle w:val="Hyperlink"/>
                <w:rFonts w:ascii="Times New Roman" w:hAnsi="Times New Roman"/>
                <w:noProof/>
              </w:rPr>
              <w:t>Acknowledgemen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ii</w:t>
            </w:r>
            <w:r w:rsidR="00E95698" w:rsidRPr="00E95698">
              <w:rPr>
                <w:rFonts w:ascii="Times New Roman" w:hAnsi="Times New Roman"/>
                <w:noProof/>
                <w:webHidden/>
              </w:rPr>
              <w:fldChar w:fldCharType="end"/>
            </w:r>
          </w:hyperlink>
        </w:p>
        <w:p w14:paraId="193B997E" w14:textId="55476EFC" w:rsidR="00E95698" w:rsidRPr="00E95698" w:rsidRDefault="00291A0D">
          <w:pPr>
            <w:pStyle w:val="TOC1"/>
            <w:tabs>
              <w:tab w:val="right" w:leader="dot" w:pos="8755"/>
            </w:tabs>
            <w:rPr>
              <w:rFonts w:ascii="Times New Roman" w:hAnsi="Times New Roman"/>
              <w:noProof/>
              <w:lang w:val="en-AU" w:eastAsia="en-AU"/>
            </w:rPr>
          </w:pPr>
          <w:hyperlink w:anchor="_Toc43739101" w:history="1">
            <w:r w:rsidR="00E95698" w:rsidRPr="00E95698">
              <w:rPr>
                <w:rStyle w:val="Hyperlink"/>
                <w:rFonts w:ascii="Times New Roman" w:hAnsi="Times New Roman"/>
                <w:noProof/>
              </w:rPr>
              <w:t>List of Contribu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iii</w:t>
            </w:r>
            <w:r w:rsidR="00E95698" w:rsidRPr="00E95698">
              <w:rPr>
                <w:rFonts w:ascii="Times New Roman" w:hAnsi="Times New Roman"/>
                <w:noProof/>
                <w:webHidden/>
              </w:rPr>
              <w:fldChar w:fldCharType="end"/>
            </w:r>
          </w:hyperlink>
        </w:p>
        <w:p w14:paraId="1E7C3B09" w14:textId="437F89FB" w:rsidR="00E95698" w:rsidRPr="00E95698" w:rsidRDefault="00291A0D">
          <w:pPr>
            <w:pStyle w:val="TOC1"/>
            <w:tabs>
              <w:tab w:val="right" w:leader="dot" w:pos="8755"/>
            </w:tabs>
            <w:rPr>
              <w:rFonts w:ascii="Times New Roman" w:hAnsi="Times New Roman"/>
              <w:noProof/>
              <w:lang w:val="en-AU" w:eastAsia="en-AU"/>
            </w:rPr>
          </w:pPr>
          <w:hyperlink w:anchor="_Toc43739103" w:history="1">
            <w:r w:rsidR="00E95698" w:rsidRPr="00E95698">
              <w:rPr>
                <w:rStyle w:val="Hyperlink"/>
                <w:rFonts w:ascii="Times New Roman" w:hAnsi="Times New Roman"/>
                <w:noProof/>
              </w:rPr>
              <w:t>Nomenclature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vii</w:t>
            </w:r>
            <w:r w:rsidR="00E95698" w:rsidRPr="00E95698">
              <w:rPr>
                <w:rFonts w:ascii="Times New Roman" w:hAnsi="Times New Roman"/>
                <w:noProof/>
                <w:webHidden/>
              </w:rPr>
              <w:fldChar w:fldCharType="end"/>
            </w:r>
          </w:hyperlink>
        </w:p>
        <w:p w14:paraId="1EF18DF5" w14:textId="5906BBD5"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4" w:history="1">
            <w:r w:rsidR="00E95698" w:rsidRPr="00E95698">
              <w:rPr>
                <w:rStyle w:val="Hyperlink"/>
                <w:rFonts w:ascii="Times New Roman" w:hAnsi="Times New Roman"/>
                <w:noProof/>
              </w:rPr>
              <w:t>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rodu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33DFA0A2" w14:textId="04D1844B"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5" w:history="1">
            <w:r w:rsidR="00E95698" w:rsidRPr="00E95698">
              <w:rPr>
                <w:rStyle w:val="Hyperlink"/>
                <w:rFonts w:ascii="Times New Roman" w:hAnsi="Times New Roman"/>
                <w:noProof/>
              </w:rPr>
              <w:t>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Biological Backgrou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w:t>
            </w:r>
            <w:r w:rsidR="00E95698" w:rsidRPr="00E95698">
              <w:rPr>
                <w:rFonts w:ascii="Times New Roman" w:hAnsi="Times New Roman"/>
                <w:noProof/>
                <w:webHidden/>
              </w:rPr>
              <w:fldChar w:fldCharType="end"/>
            </w:r>
          </w:hyperlink>
        </w:p>
        <w:p w14:paraId="25223C46" w14:textId="731EE27F"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6" w:history="1">
            <w:r w:rsidR="00E95698" w:rsidRPr="00E95698">
              <w:rPr>
                <w:rStyle w:val="Hyperlink"/>
                <w:rFonts w:ascii="Times New Roman" w:hAnsi="Times New Roman"/>
                <w:noProof/>
              </w:rPr>
              <w:t>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Neur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w:t>
            </w:r>
            <w:r w:rsidR="00E95698" w:rsidRPr="00E95698">
              <w:rPr>
                <w:rFonts w:ascii="Times New Roman" w:hAnsi="Times New Roman"/>
                <w:noProof/>
                <w:webHidden/>
              </w:rPr>
              <w:fldChar w:fldCharType="end"/>
            </w:r>
          </w:hyperlink>
        </w:p>
        <w:p w14:paraId="2D6EFF9B" w14:textId="0506355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7" w:history="1">
            <w:r w:rsidR="00E95698" w:rsidRPr="00E95698">
              <w:rPr>
                <w:rStyle w:val="Hyperlink"/>
                <w:rFonts w:ascii="Times New Roman" w:hAnsi="Times New Roman"/>
                <w:noProof/>
              </w:rPr>
              <w:t>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rtical Areas for Voluntary Movemen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w:t>
            </w:r>
            <w:r w:rsidR="00E95698" w:rsidRPr="00E95698">
              <w:rPr>
                <w:rFonts w:ascii="Times New Roman" w:hAnsi="Times New Roman"/>
                <w:noProof/>
                <w:webHidden/>
              </w:rPr>
              <w:fldChar w:fldCharType="end"/>
            </w:r>
          </w:hyperlink>
        </w:p>
        <w:p w14:paraId="16509D4D" w14:textId="6F71602E" w:rsidR="00E95698" w:rsidRPr="00E95698" w:rsidRDefault="00291A0D">
          <w:pPr>
            <w:pStyle w:val="TOC2"/>
            <w:tabs>
              <w:tab w:val="left" w:pos="880"/>
              <w:tab w:val="right" w:leader="dot" w:pos="8755"/>
            </w:tabs>
            <w:rPr>
              <w:rFonts w:ascii="Times New Roman" w:hAnsi="Times New Roman"/>
              <w:noProof/>
              <w:lang w:val="en-AU" w:eastAsia="en-AU"/>
            </w:rPr>
          </w:pPr>
          <w:hyperlink w:anchor="_Toc43739108" w:history="1">
            <w:r w:rsidR="00E95698" w:rsidRPr="00E95698">
              <w:rPr>
                <w:rStyle w:val="Hyperlink"/>
                <w:rFonts w:ascii="Times New Roman" w:hAnsi="Times New Roman"/>
                <w:noProof/>
              </w:rPr>
              <w:t>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lectroencephalography (EE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w:t>
            </w:r>
            <w:r w:rsidR="00E95698" w:rsidRPr="00E95698">
              <w:rPr>
                <w:rFonts w:ascii="Times New Roman" w:hAnsi="Times New Roman"/>
                <w:noProof/>
                <w:webHidden/>
              </w:rPr>
              <w:fldChar w:fldCharType="end"/>
            </w:r>
          </w:hyperlink>
        </w:p>
        <w:p w14:paraId="2DAF4B18" w14:textId="3931963D" w:rsidR="00E95698" w:rsidRPr="00E95698" w:rsidRDefault="00291A0D">
          <w:pPr>
            <w:pStyle w:val="TOC1"/>
            <w:tabs>
              <w:tab w:val="left" w:pos="440"/>
              <w:tab w:val="right" w:leader="dot" w:pos="8755"/>
            </w:tabs>
            <w:rPr>
              <w:rFonts w:ascii="Times New Roman" w:hAnsi="Times New Roman"/>
              <w:noProof/>
              <w:lang w:val="en-AU" w:eastAsia="en-AU"/>
            </w:rPr>
          </w:pPr>
          <w:hyperlink w:anchor="_Toc43739109" w:history="1">
            <w:r w:rsidR="00E95698" w:rsidRPr="00E95698">
              <w:rPr>
                <w:rStyle w:val="Hyperlink"/>
                <w:rFonts w:ascii="Times New Roman" w:hAnsi="Times New Roman"/>
                <w:noProof/>
              </w:rPr>
              <w:t>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terature Revie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w:t>
            </w:r>
            <w:r w:rsidR="00E95698" w:rsidRPr="00E95698">
              <w:rPr>
                <w:rFonts w:ascii="Times New Roman" w:hAnsi="Times New Roman"/>
                <w:noProof/>
                <w:webHidden/>
              </w:rPr>
              <w:fldChar w:fldCharType="end"/>
            </w:r>
          </w:hyperlink>
        </w:p>
        <w:p w14:paraId="38E0B36F" w14:textId="21EF6EBF"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0" w:history="1">
            <w:r w:rsidR="00E95698" w:rsidRPr="00E95698">
              <w:rPr>
                <w:rStyle w:val="Hyperlink"/>
                <w:rFonts w:ascii="Times New Roman" w:hAnsi="Times New Roman"/>
                <w:noProof/>
              </w:rPr>
              <w:t>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and Pre-process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w:t>
            </w:r>
            <w:r w:rsidR="00E95698" w:rsidRPr="00E95698">
              <w:rPr>
                <w:rFonts w:ascii="Times New Roman" w:hAnsi="Times New Roman"/>
                <w:noProof/>
                <w:webHidden/>
              </w:rPr>
              <w:fldChar w:fldCharType="end"/>
            </w:r>
          </w:hyperlink>
        </w:p>
        <w:p w14:paraId="1F506964" w14:textId="17874CD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1" w:history="1">
            <w:r w:rsidR="00E95698" w:rsidRPr="00E95698">
              <w:rPr>
                <w:rStyle w:val="Hyperlink"/>
                <w:rFonts w:ascii="Times New Roman" w:hAnsi="Times New Roman"/>
                <w:noProof/>
              </w:rPr>
              <w:t>3.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gnal Recording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w:t>
            </w:r>
            <w:r w:rsidR="00E95698" w:rsidRPr="00E95698">
              <w:rPr>
                <w:rFonts w:ascii="Times New Roman" w:hAnsi="Times New Roman"/>
                <w:noProof/>
                <w:webHidden/>
              </w:rPr>
              <w:fldChar w:fldCharType="end"/>
            </w:r>
          </w:hyperlink>
        </w:p>
        <w:p w14:paraId="6AE7E06A" w14:textId="343D415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2" w:history="1">
            <w:r w:rsidR="00E95698" w:rsidRPr="00E95698">
              <w:rPr>
                <w:rStyle w:val="Hyperlink"/>
                <w:rFonts w:ascii="Times New Roman" w:hAnsi="Times New Roman"/>
                <w:noProof/>
              </w:rPr>
              <w:t>3.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gitalisation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9</w:t>
            </w:r>
            <w:r w:rsidR="00E95698" w:rsidRPr="00E95698">
              <w:rPr>
                <w:rFonts w:ascii="Times New Roman" w:hAnsi="Times New Roman"/>
                <w:noProof/>
                <w:webHidden/>
              </w:rPr>
              <w:fldChar w:fldCharType="end"/>
            </w:r>
          </w:hyperlink>
        </w:p>
        <w:p w14:paraId="5C994076" w14:textId="1CCA2F8F"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3" w:history="1">
            <w:r w:rsidR="00E95698" w:rsidRPr="00E95698">
              <w:rPr>
                <w:rStyle w:val="Hyperlink"/>
                <w:rFonts w:ascii="Times New Roman" w:hAnsi="Times New Roman"/>
                <w:noProof/>
              </w:rPr>
              <w:t>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1</w:t>
            </w:r>
            <w:r w:rsidR="00E95698" w:rsidRPr="00E95698">
              <w:rPr>
                <w:rFonts w:ascii="Times New Roman" w:hAnsi="Times New Roman"/>
                <w:noProof/>
                <w:webHidden/>
              </w:rPr>
              <w:fldChar w:fldCharType="end"/>
            </w:r>
          </w:hyperlink>
        </w:p>
        <w:p w14:paraId="7E4AD5BE" w14:textId="7A0E71E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4" w:history="1">
            <w:r w:rsidR="00E95698" w:rsidRPr="00E95698">
              <w:rPr>
                <w:rStyle w:val="Hyperlink"/>
                <w:rFonts w:ascii="Times New Roman" w:hAnsi="Times New Roman"/>
                <w:noProof/>
              </w:rPr>
              <w:t>3.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aptive Autoregressive Model (AAR)</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2</w:t>
            </w:r>
            <w:r w:rsidR="00E95698" w:rsidRPr="00E95698">
              <w:rPr>
                <w:rFonts w:ascii="Times New Roman" w:hAnsi="Times New Roman"/>
                <w:noProof/>
                <w:webHidden/>
              </w:rPr>
              <w:fldChar w:fldCharType="end"/>
            </w:r>
          </w:hyperlink>
        </w:p>
        <w:p w14:paraId="17F6C2ED" w14:textId="7132D18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5" w:history="1">
            <w:r w:rsidR="00E95698" w:rsidRPr="00E95698">
              <w:rPr>
                <w:rStyle w:val="Hyperlink"/>
                <w:rFonts w:ascii="Times New Roman" w:hAnsi="Times New Roman"/>
                <w:noProof/>
              </w:rPr>
              <w:t>3.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Wavelet Transform (DW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4</w:t>
            </w:r>
            <w:r w:rsidR="00E95698" w:rsidRPr="00E95698">
              <w:rPr>
                <w:rFonts w:ascii="Times New Roman" w:hAnsi="Times New Roman"/>
                <w:noProof/>
                <w:webHidden/>
              </w:rPr>
              <w:fldChar w:fldCharType="end"/>
            </w:r>
          </w:hyperlink>
        </w:p>
        <w:p w14:paraId="70A0BCF6" w14:textId="4F172D7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6" w:history="1">
            <w:r w:rsidR="00E95698" w:rsidRPr="00E95698">
              <w:rPr>
                <w:rStyle w:val="Hyperlink"/>
                <w:rFonts w:ascii="Times New Roman" w:hAnsi="Times New Roman"/>
                <w:noProof/>
              </w:rPr>
              <w:t>3.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hort Time Fourier Transform (STF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5</w:t>
            </w:r>
            <w:r w:rsidR="00E95698" w:rsidRPr="00E95698">
              <w:rPr>
                <w:rFonts w:ascii="Times New Roman" w:hAnsi="Times New Roman"/>
                <w:noProof/>
                <w:webHidden/>
              </w:rPr>
              <w:fldChar w:fldCharType="end"/>
            </w:r>
          </w:hyperlink>
        </w:p>
        <w:p w14:paraId="617E126A" w14:textId="4FFE59A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7" w:history="1">
            <w:r w:rsidR="00E95698" w:rsidRPr="00E95698">
              <w:rPr>
                <w:rStyle w:val="Hyperlink"/>
                <w:rFonts w:ascii="Times New Roman" w:hAnsi="Times New Roman"/>
                <w:noProof/>
              </w:rPr>
              <w:t>3.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Cosine Transform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9</w:t>
            </w:r>
            <w:r w:rsidR="00E95698" w:rsidRPr="00E95698">
              <w:rPr>
                <w:rFonts w:ascii="Times New Roman" w:hAnsi="Times New Roman"/>
                <w:noProof/>
                <w:webHidden/>
              </w:rPr>
              <w:fldChar w:fldCharType="end"/>
            </w:r>
          </w:hyperlink>
        </w:p>
        <w:p w14:paraId="3C955FD3" w14:textId="08F7F33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18" w:history="1">
            <w:r w:rsidR="00E95698" w:rsidRPr="00E95698">
              <w:rPr>
                <w:rStyle w:val="Hyperlink"/>
                <w:rFonts w:ascii="Times New Roman" w:hAnsi="Times New Roman"/>
                <w:noProof/>
              </w:rPr>
              <w:t>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1</w:t>
            </w:r>
            <w:r w:rsidR="00E95698" w:rsidRPr="00E95698">
              <w:rPr>
                <w:rFonts w:ascii="Times New Roman" w:hAnsi="Times New Roman"/>
                <w:noProof/>
                <w:webHidden/>
              </w:rPr>
              <w:fldChar w:fldCharType="end"/>
            </w:r>
          </w:hyperlink>
        </w:p>
        <w:p w14:paraId="4989EA08" w14:textId="1497B5F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19" w:history="1">
            <w:r w:rsidR="00E95698" w:rsidRPr="00E95698">
              <w:rPr>
                <w:rStyle w:val="Hyperlink"/>
                <w:rFonts w:ascii="Times New Roman" w:hAnsi="Times New Roman"/>
                <w:noProof/>
              </w:rPr>
              <w:t>3.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near Discriminant Analysis (L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2</w:t>
            </w:r>
            <w:r w:rsidR="00E95698" w:rsidRPr="00E95698">
              <w:rPr>
                <w:rFonts w:ascii="Times New Roman" w:hAnsi="Times New Roman"/>
                <w:noProof/>
                <w:webHidden/>
              </w:rPr>
              <w:fldChar w:fldCharType="end"/>
            </w:r>
          </w:hyperlink>
        </w:p>
        <w:p w14:paraId="4AE42094" w14:textId="0F43D20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0" w:history="1">
            <w:r w:rsidR="00E95698" w:rsidRPr="00E95698">
              <w:rPr>
                <w:rStyle w:val="Hyperlink"/>
                <w:rFonts w:ascii="Times New Roman" w:hAnsi="Times New Roman"/>
                <w:noProof/>
              </w:rPr>
              <w:t>3.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Quadratic Discriminant Analysis (Q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3</w:t>
            </w:r>
            <w:r w:rsidR="00E95698" w:rsidRPr="00E95698">
              <w:rPr>
                <w:rFonts w:ascii="Times New Roman" w:hAnsi="Times New Roman"/>
                <w:noProof/>
                <w:webHidden/>
              </w:rPr>
              <w:fldChar w:fldCharType="end"/>
            </w:r>
          </w:hyperlink>
        </w:p>
        <w:p w14:paraId="2CC2A848" w14:textId="2EA6864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1" w:history="1">
            <w:r w:rsidR="00E95698" w:rsidRPr="00E95698">
              <w:rPr>
                <w:rStyle w:val="Hyperlink"/>
                <w:rFonts w:ascii="Times New Roman" w:hAnsi="Times New Roman"/>
                <w:noProof/>
              </w:rPr>
              <w:t>3.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upport Vector Machines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3</w:t>
            </w:r>
            <w:r w:rsidR="00E95698" w:rsidRPr="00E95698">
              <w:rPr>
                <w:rFonts w:ascii="Times New Roman" w:hAnsi="Times New Roman"/>
                <w:noProof/>
                <w:webHidden/>
              </w:rPr>
              <w:fldChar w:fldCharType="end"/>
            </w:r>
          </w:hyperlink>
        </w:p>
        <w:p w14:paraId="42BE95D1" w14:textId="5CA8D3E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2" w:history="1">
            <w:r w:rsidR="00E95698" w:rsidRPr="00E95698">
              <w:rPr>
                <w:rStyle w:val="Hyperlink"/>
                <w:rFonts w:ascii="Times New Roman" w:hAnsi="Times New Roman"/>
                <w:noProof/>
              </w:rPr>
              <w:t>3.3.4.</w:t>
            </w:r>
            <w:r w:rsidR="00E95698" w:rsidRPr="00E95698">
              <w:rPr>
                <w:rFonts w:ascii="Times New Roman" w:hAnsi="Times New Roman"/>
                <w:noProof/>
                <w:lang w:val="en-AU" w:eastAsia="en-AU"/>
              </w:rPr>
              <w:tab/>
            </w:r>
            <w:r w:rsidR="00E95698" w:rsidRPr="00E95698">
              <w:rPr>
                <w:rStyle w:val="Hyperlink"/>
                <w:rFonts w:ascii="Times New Roman" w:hAnsi="Times New Roman"/>
                <w:i/>
                <w:noProof/>
              </w:rPr>
              <w:t>k</w:t>
            </w:r>
            <w:r w:rsidR="00E95698" w:rsidRPr="00E95698">
              <w:rPr>
                <w:rStyle w:val="Hyperlink"/>
                <w:rFonts w:ascii="Times New Roman" w:hAnsi="Times New Roman"/>
                <w:noProof/>
              </w:rPr>
              <w:t>-Nearest Neighbours (kN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7</w:t>
            </w:r>
            <w:r w:rsidR="00E95698" w:rsidRPr="00E95698">
              <w:rPr>
                <w:rFonts w:ascii="Times New Roman" w:hAnsi="Times New Roman"/>
                <w:noProof/>
                <w:webHidden/>
              </w:rPr>
              <w:fldChar w:fldCharType="end"/>
            </w:r>
          </w:hyperlink>
        </w:p>
        <w:p w14:paraId="24864D97" w14:textId="7D18A382"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3" w:history="1">
            <w:r w:rsidR="00E95698" w:rsidRPr="00E95698">
              <w:rPr>
                <w:rStyle w:val="Hyperlink"/>
                <w:rFonts w:ascii="Times New Roman" w:hAnsi="Times New Roman"/>
                <w:noProof/>
              </w:rPr>
              <w:t>3.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8</w:t>
            </w:r>
            <w:r w:rsidR="00E95698" w:rsidRPr="00E95698">
              <w:rPr>
                <w:rFonts w:ascii="Times New Roman" w:hAnsi="Times New Roman"/>
                <w:noProof/>
                <w:webHidden/>
              </w:rPr>
              <w:fldChar w:fldCharType="end"/>
            </w:r>
          </w:hyperlink>
        </w:p>
        <w:p w14:paraId="4F5B6B74" w14:textId="4D793C1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4" w:history="1">
            <w:r w:rsidR="00E95698" w:rsidRPr="00E95698">
              <w:rPr>
                <w:rStyle w:val="Hyperlink"/>
                <w:rFonts w:ascii="Times New Roman" w:hAnsi="Times New Roman"/>
                <w:noProof/>
              </w:rPr>
              <w:t>3.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Methodolog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28</w:t>
            </w:r>
            <w:r w:rsidR="00E95698" w:rsidRPr="00E95698">
              <w:rPr>
                <w:rFonts w:ascii="Times New Roman" w:hAnsi="Times New Roman"/>
                <w:noProof/>
                <w:webHidden/>
              </w:rPr>
              <w:fldChar w:fldCharType="end"/>
            </w:r>
          </w:hyperlink>
        </w:p>
        <w:p w14:paraId="01361391" w14:textId="0ABD6AC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5" w:history="1">
            <w:r w:rsidR="00E95698" w:rsidRPr="00E95698">
              <w:rPr>
                <w:rStyle w:val="Hyperlink"/>
                <w:rFonts w:ascii="Times New Roman" w:hAnsi="Times New Roman"/>
                <w:noProof/>
              </w:rPr>
              <w:t>3.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1</w:t>
            </w:r>
            <w:r w:rsidR="00E95698" w:rsidRPr="00E95698">
              <w:rPr>
                <w:rFonts w:ascii="Times New Roman" w:hAnsi="Times New Roman"/>
                <w:noProof/>
                <w:webHidden/>
              </w:rPr>
              <w:fldChar w:fldCharType="end"/>
            </w:r>
          </w:hyperlink>
        </w:p>
        <w:p w14:paraId="12994DA9" w14:textId="7BBAE163" w:rsidR="00E95698" w:rsidRPr="00E95698" w:rsidRDefault="00291A0D">
          <w:pPr>
            <w:pStyle w:val="TOC1"/>
            <w:tabs>
              <w:tab w:val="left" w:pos="440"/>
              <w:tab w:val="right" w:leader="dot" w:pos="8755"/>
            </w:tabs>
            <w:rPr>
              <w:rFonts w:ascii="Times New Roman" w:hAnsi="Times New Roman"/>
              <w:noProof/>
              <w:lang w:val="en-AU" w:eastAsia="en-AU"/>
            </w:rPr>
          </w:pPr>
          <w:hyperlink w:anchor="_Toc43739126" w:history="1">
            <w:r w:rsidR="00E95698" w:rsidRPr="00E95698">
              <w:rPr>
                <w:rStyle w:val="Hyperlink"/>
                <w:rFonts w:ascii="Times New Roman" w:hAnsi="Times New Roman"/>
                <w:noProof/>
              </w:rPr>
              <w:t>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posed Syste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4</w:t>
            </w:r>
            <w:r w:rsidR="00E95698" w:rsidRPr="00E95698">
              <w:rPr>
                <w:rFonts w:ascii="Times New Roman" w:hAnsi="Times New Roman"/>
                <w:noProof/>
                <w:webHidden/>
              </w:rPr>
              <w:fldChar w:fldCharType="end"/>
            </w:r>
          </w:hyperlink>
        </w:p>
        <w:p w14:paraId="1E4517C7" w14:textId="12B78B34"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7" w:history="1">
            <w:r w:rsidR="00E95698" w:rsidRPr="00E95698">
              <w:rPr>
                <w:rStyle w:val="Hyperlink"/>
                <w:rFonts w:ascii="Times New Roman" w:hAnsi="Times New Roman"/>
                <w:noProof/>
              </w:rPr>
              <w:t>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5</w:t>
            </w:r>
            <w:r w:rsidR="00E95698" w:rsidRPr="00E95698">
              <w:rPr>
                <w:rFonts w:ascii="Times New Roman" w:hAnsi="Times New Roman"/>
                <w:noProof/>
                <w:webHidden/>
              </w:rPr>
              <w:fldChar w:fldCharType="end"/>
            </w:r>
          </w:hyperlink>
        </w:p>
        <w:p w14:paraId="5BADE1EE" w14:textId="637D8205" w:rsidR="00E95698" w:rsidRPr="00E95698" w:rsidRDefault="00291A0D">
          <w:pPr>
            <w:pStyle w:val="TOC2"/>
            <w:tabs>
              <w:tab w:val="left" w:pos="880"/>
              <w:tab w:val="right" w:leader="dot" w:pos="8755"/>
            </w:tabs>
            <w:rPr>
              <w:rFonts w:ascii="Times New Roman" w:hAnsi="Times New Roman"/>
              <w:noProof/>
              <w:lang w:val="en-AU" w:eastAsia="en-AU"/>
            </w:rPr>
          </w:pPr>
          <w:hyperlink w:anchor="_Toc43739128" w:history="1">
            <w:r w:rsidR="00E95698" w:rsidRPr="00E95698">
              <w:rPr>
                <w:rStyle w:val="Hyperlink"/>
                <w:rFonts w:ascii="Times New Roman" w:hAnsi="Times New Roman"/>
                <w:noProof/>
              </w:rPr>
              <w:t>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6</w:t>
            </w:r>
            <w:r w:rsidR="00E95698" w:rsidRPr="00E95698">
              <w:rPr>
                <w:rFonts w:ascii="Times New Roman" w:hAnsi="Times New Roman"/>
                <w:noProof/>
                <w:webHidden/>
              </w:rPr>
              <w:fldChar w:fldCharType="end"/>
            </w:r>
          </w:hyperlink>
        </w:p>
        <w:p w14:paraId="38C1453C" w14:textId="39E6F37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29" w:history="1">
            <w:r w:rsidR="00E95698" w:rsidRPr="00E95698">
              <w:rPr>
                <w:rStyle w:val="Hyperlink"/>
                <w:rFonts w:ascii="Times New Roman" w:hAnsi="Times New Roman"/>
                <w:noProof/>
              </w:rPr>
              <w:t>4.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 and Ground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39</w:t>
            </w:r>
            <w:r w:rsidR="00E95698" w:rsidRPr="00E95698">
              <w:rPr>
                <w:rFonts w:ascii="Times New Roman" w:hAnsi="Times New Roman"/>
                <w:noProof/>
                <w:webHidden/>
              </w:rPr>
              <w:fldChar w:fldCharType="end"/>
            </w:r>
          </w:hyperlink>
        </w:p>
        <w:p w14:paraId="6989E1D1" w14:textId="4CC1CA7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0" w:history="1">
            <w:r w:rsidR="00E95698" w:rsidRPr="00E95698">
              <w:rPr>
                <w:rStyle w:val="Hyperlink"/>
                <w:rFonts w:ascii="Times New Roman" w:hAnsi="Times New Roman"/>
                <w:noProof/>
              </w:rPr>
              <w:t>4.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0</w:t>
            </w:r>
            <w:r w:rsidR="00E95698" w:rsidRPr="00E95698">
              <w:rPr>
                <w:rFonts w:ascii="Times New Roman" w:hAnsi="Times New Roman"/>
                <w:noProof/>
                <w:webHidden/>
              </w:rPr>
              <w:fldChar w:fldCharType="end"/>
            </w:r>
          </w:hyperlink>
        </w:p>
        <w:p w14:paraId="69A8F2A7" w14:textId="1932013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1" w:history="1">
            <w:r w:rsidR="00E95698" w:rsidRPr="00E95698">
              <w:rPr>
                <w:rStyle w:val="Hyperlink"/>
                <w:rFonts w:ascii="Times New Roman" w:hAnsi="Times New Roman"/>
                <w:noProof/>
              </w:rPr>
              <w:t>4.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Tmega328PB</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0</w:t>
            </w:r>
            <w:r w:rsidR="00E95698" w:rsidRPr="00E95698">
              <w:rPr>
                <w:rFonts w:ascii="Times New Roman" w:hAnsi="Times New Roman"/>
                <w:noProof/>
                <w:webHidden/>
              </w:rPr>
              <w:fldChar w:fldCharType="end"/>
            </w:r>
          </w:hyperlink>
        </w:p>
        <w:p w14:paraId="1171E7CF" w14:textId="0505F08D"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2" w:history="1">
            <w:r w:rsidR="00E95698" w:rsidRPr="00E95698">
              <w:rPr>
                <w:rStyle w:val="Hyperlink"/>
                <w:rFonts w:ascii="Times New Roman" w:hAnsi="Times New Roman"/>
                <w:noProof/>
              </w:rPr>
              <w:t>4.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1</w:t>
            </w:r>
            <w:r w:rsidR="00E95698" w:rsidRPr="00E95698">
              <w:rPr>
                <w:rFonts w:ascii="Times New Roman" w:hAnsi="Times New Roman"/>
                <w:noProof/>
                <w:webHidden/>
              </w:rPr>
              <w:fldChar w:fldCharType="end"/>
            </w:r>
          </w:hyperlink>
        </w:p>
        <w:p w14:paraId="59D69C55" w14:textId="608C4FA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3" w:history="1">
            <w:r w:rsidR="00E95698" w:rsidRPr="00E95698">
              <w:rPr>
                <w:rStyle w:val="Hyperlink"/>
                <w:rFonts w:ascii="Times New Roman" w:hAnsi="Times New Roman"/>
                <w:noProof/>
              </w:rPr>
              <w:t>4.2.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1</w:t>
            </w:r>
            <w:r w:rsidR="00E95698" w:rsidRPr="00E95698">
              <w:rPr>
                <w:rFonts w:ascii="Times New Roman" w:hAnsi="Times New Roman"/>
                <w:noProof/>
                <w:webHidden/>
              </w:rPr>
              <w:fldChar w:fldCharType="end"/>
            </w:r>
          </w:hyperlink>
        </w:p>
        <w:p w14:paraId="19384232" w14:textId="63D2194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4" w:history="1">
            <w:r w:rsidR="00E95698" w:rsidRPr="00E95698">
              <w:rPr>
                <w:rStyle w:val="Hyperlink"/>
                <w:rFonts w:ascii="Times New Roman" w:hAnsi="Times New Roman"/>
                <w:noProof/>
              </w:rPr>
              <w:t>4.2.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solation and Safet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2</w:t>
            </w:r>
            <w:r w:rsidR="00E95698" w:rsidRPr="00E95698">
              <w:rPr>
                <w:rFonts w:ascii="Times New Roman" w:hAnsi="Times New Roman"/>
                <w:noProof/>
                <w:webHidden/>
              </w:rPr>
              <w:fldChar w:fldCharType="end"/>
            </w:r>
          </w:hyperlink>
        </w:p>
        <w:p w14:paraId="1E503F6C" w14:textId="2516252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5" w:history="1">
            <w:r w:rsidR="00E95698" w:rsidRPr="00E95698">
              <w:rPr>
                <w:rStyle w:val="Hyperlink"/>
                <w:rFonts w:ascii="Times New Roman" w:hAnsi="Times New Roman"/>
                <w:noProof/>
              </w:rPr>
              <w:t>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4</w:t>
            </w:r>
            <w:r w:rsidR="00E95698" w:rsidRPr="00E95698">
              <w:rPr>
                <w:rFonts w:ascii="Times New Roman" w:hAnsi="Times New Roman"/>
                <w:noProof/>
                <w:webHidden/>
              </w:rPr>
              <w:fldChar w:fldCharType="end"/>
            </w:r>
          </w:hyperlink>
        </w:p>
        <w:p w14:paraId="079DE21D" w14:textId="68D0122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6" w:history="1">
            <w:r w:rsidR="00E95698" w:rsidRPr="00E95698">
              <w:rPr>
                <w:rStyle w:val="Hyperlink"/>
                <w:rFonts w:ascii="Times New Roman" w:hAnsi="Times New Roman"/>
                <w:noProof/>
              </w:rPr>
              <w:t>4.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PI Timing Requirements for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5</w:t>
            </w:r>
            <w:r w:rsidR="00E95698" w:rsidRPr="00E95698">
              <w:rPr>
                <w:rFonts w:ascii="Times New Roman" w:hAnsi="Times New Roman"/>
                <w:noProof/>
                <w:webHidden/>
              </w:rPr>
              <w:fldChar w:fldCharType="end"/>
            </w:r>
          </w:hyperlink>
        </w:p>
        <w:p w14:paraId="4EF817C6" w14:textId="7C1A17A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7" w:history="1">
            <w:r w:rsidR="00E95698" w:rsidRPr="00E95698">
              <w:rPr>
                <w:rStyle w:val="Hyperlink"/>
                <w:rFonts w:ascii="Times New Roman" w:hAnsi="Times New Roman"/>
                <w:noProof/>
              </w:rPr>
              <w:t>4.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figuring and Operating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6</w:t>
            </w:r>
            <w:r w:rsidR="00E95698" w:rsidRPr="00E95698">
              <w:rPr>
                <w:rFonts w:ascii="Times New Roman" w:hAnsi="Times New Roman"/>
                <w:noProof/>
                <w:webHidden/>
              </w:rPr>
              <w:fldChar w:fldCharType="end"/>
            </w:r>
          </w:hyperlink>
        </w:p>
        <w:p w14:paraId="1EB4EB56" w14:textId="5F49C5F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38" w:history="1">
            <w:r w:rsidR="00E95698" w:rsidRPr="00E95698">
              <w:rPr>
                <w:rStyle w:val="Hyperlink"/>
                <w:rFonts w:ascii="Times New Roman" w:hAnsi="Times New Roman"/>
                <w:noProof/>
              </w:rPr>
              <w:t>4.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cessing and Transmiss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49</w:t>
            </w:r>
            <w:r w:rsidR="00E95698" w:rsidRPr="00E95698">
              <w:rPr>
                <w:rFonts w:ascii="Times New Roman" w:hAnsi="Times New Roman"/>
                <w:noProof/>
                <w:webHidden/>
              </w:rPr>
              <w:fldChar w:fldCharType="end"/>
            </w:r>
          </w:hyperlink>
        </w:p>
        <w:p w14:paraId="1DB50501" w14:textId="574E0A1D" w:rsidR="00E95698" w:rsidRPr="00E95698" w:rsidRDefault="00291A0D">
          <w:pPr>
            <w:pStyle w:val="TOC2"/>
            <w:tabs>
              <w:tab w:val="left" w:pos="880"/>
              <w:tab w:val="right" w:leader="dot" w:pos="8755"/>
            </w:tabs>
            <w:rPr>
              <w:rFonts w:ascii="Times New Roman" w:hAnsi="Times New Roman"/>
              <w:noProof/>
              <w:lang w:val="en-AU" w:eastAsia="en-AU"/>
            </w:rPr>
          </w:pPr>
          <w:hyperlink w:anchor="_Toc43739139" w:history="1">
            <w:r w:rsidR="00E95698" w:rsidRPr="00E95698">
              <w:rPr>
                <w:rStyle w:val="Hyperlink"/>
                <w:rFonts w:ascii="Times New Roman" w:hAnsi="Times New Roman"/>
                <w:noProof/>
              </w:rPr>
              <w:t>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0</w:t>
            </w:r>
            <w:r w:rsidR="00E95698" w:rsidRPr="00E95698">
              <w:rPr>
                <w:rFonts w:ascii="Times New Roman" w:hAnsi="Times New Roman"/>
                <w:noProof/>
                <w:webHidden/>
              </w:rPr>
              <w:fldChar w:fldCharType="end"/>
            </w:r>
          </w:hyperlink>
        </w:p>
        <w:p w14:paraId="448DCB22" w14:textId="2187695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0" w:history="1">
            <w:r w:rsidR="00E95698" w:rsidRPr="00E95698">
              <w:rPr>
                <w:rStyle w:val="Hyperlink"/>
                <w:rFonts w:ascii="Times New Roman" w:hAnsi="Times New Roman"/>
                <w:noProof/>
              </w:rPr>
              <w:t>4.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2</w:t>
            </w:r>
            <w:r w:rsidR="00E95698" w:rsidRPr="00E95698">
              <w:rPr>
                <w:rFonts w:ascii="Times New Roman" w:hAnsi="Times New Roman"/>
                <w:noProof/>
                <w:webHidden/>
              </w:rPr>
              <w:fldChar w:fldCharType="end"/>
            </w:r>
          </w:hyperlink>
        </w:p>
        <w:p w14:paraId="0EB6B40B" w14:textId="7288BB7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1" w:history="1">
            <w:r w:rsidR="00E95698" w:rsidRPr="00E95698">
              <w:rPr>
                <w:rStyle w:val="Hyperlink"/>
                <w:rFonts w:ascii="Times New Roman" w:hAnsi="Times New Roman"/>
                <w:noProof/>
              </w:rPr>
              <w:t>4.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TM32V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4</w:t>
            </w:r>
            <w:r w:rsidR="00E95698" w:rsidRPr="00E95698">
              <w:rPr>
                <w:rFonts w:ascii="Times New Roman" w:hAnsi="Times New Roman"/>
                <w:noProof/>
                <w:webHidden/>
              </w:rPr>
              <w:fldChar w:fldCharType="end"/>
            </w:r>
          </w:hyperlink>
        </w:p>
        <w:p w14:paraId="1225B190" w14:textId="051276B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2" w:history="1">
            <w:r w:rsidR="00E95698" w:rsidRPr="00E95698">
              <w:rPr>
                <w:rStyle w:val="Hyperlink"/>
                <w:rFonts w:ascii="Times New Roman" w:hAnsi="Times New Roman"/>
                <w:noProof/>
              </w:rPr>
              <w:t>4.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easurement and Contro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5</w:t>
            </w:r>
            <w:r w:rsidR="00E95698" w:rsidRPr="00E95698">
              <w:rPr>
                <w:rFonts w:ascii="Times New Roman" w:hAnsi="Times New Roman"/>
                <w:noProof/>
                <w:webHidden/>
              </w:rPr>
              <w:fldChar w:fldCharType="end"/>
            </w:r>
          </w:hyperlink>
        </w:p>
        <w:p w14:paraId="4B199131" w14:textId="30C2DD3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3" w:history="1">
            <w:r w:rsidR="00E95698" w:rsidRPr="00E95698">
              <w:rPr>
                <w:rStyle w:val="Hyperlink"/>
                <w:rFonts w:ascii="Times New Roman" w:hAnsi="Times New Roman"/>
                <w:noProof/>
              </w:rPr>
              <w:t>4.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6</w:t>
            </w:r>
            <w:r w:rsidR="00E95698" w:rsidRPr="00E95698">
              <w:rPr>
                <w:rFonts w:ascii="Times New Roman" w:hAnsi="Times New Roman"/>
                <w:noProof/>
                <w:webHidden/>
              </w:rPr>
              <w:fldChar w:fldCharType="end"/>
            </w:r>
          </w:hyperlink>
        </w:p>
        <w:p w14:paraId="2EE3E143" w14:textId="11181C4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4" w:history="1">
            <w:r w:rsidR="00E95698" w:rsidRPr="00E95698">
              <w:rPr>
                <w:rStyle w:val="Hyperlink"/>
                <w:rFonts w:ascii="Times New Roman" w:hAnsi="Times New Roman"/>
                <w:noProof/>
              </w:rPr>
              <w:t>4.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7</w:t>
            </w:r>
            <w:r w:rsidR="00E95698" w:rsidRPr="00E95698">
              <w:rPr>
                <w:rFonts w:ascii="Times New Roman" w:hAnsi="Times New Roman"/>
                <w:noProof/>
                <w:webHidden/>
              </w:rPr>
              <w:fldChar w:fldCharType="end"/>
            </w:r>
          </w:hyperlink>
        </w:p>
        <w:p w14:paraId="7745A6B8" w14:textId="6D75FB59" w:rsidR="00E95698" w:rsidRPr="00E95698" w:rsidRDefault="00291A0D">
          <w:pPr>
            <w:pStyle w:val="TOC2"/>
            <w:tabs>
              <w:tab w:val="left" w:pos="880"/>
              <w:tab w:val="right" w:leader="dot" w:pos="8755"/>
            </w:tabs>
            <w:rPr>
              <w:rFonts w:ascii="Times New Roman" w:hAnsi="Times New Roman"/>
              <w:noProof/>
              <w:lang w:val="en-AU" w:eastAsia="en-AU"/>
            </w:rPr>
          </w:pPr>
          <w:hyperlink w:anchor="_Toc43739145" w:history="1">
            <w:r w:rsidR="00E95698" w:rsidRPr="00E95698">
              <w:rPr>
                <w:rStyle w:val="Hyperlink"/>
                <w:rFonts w:ascii="Times New Roman" w:hAnsi="Times New Roman"/>
                <w:noProof/>
              </w:rPr>
              <w:t>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8</w:t>
            </w:r>
            <w:r w:rsidR="00E95698" w:rsidRPr="00E95698">
              <w:rPr>
                <w:rFonts w:ascii="Times New Roman" w:hAnsi="Times New Roman"/>
                <w:noProof/>
                <w:webHidden/>
              </w:rPr>
              <w:fldChar w:fldCharType="end"/>
            </w:r>
          </w:hyperlink>
        </w:p>
        <w:p w14:paraId="4619E9D0" w14:textId="2AE6A748"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6" w:history="1">
            <w:r w:rsidR="00E95698" w:rsidRPr="00E95698">
              <w:rPr>
                <w:rStyle w:val="Hyperlink"/>
                <w:rFonts w:ascii="Times New Roman" w:hAnsi="Times New Roman"/>
                <w:noProof/>
              </w:rPr>
              <w:t>4.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erial Librar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9</w:t>
            </w:r>
            <w:r w:rsidR="00E95698" w:rsidRPr="00E95698">
              <w:rPr>
                <w:rFonts w:ascii="Times New Roman" w:hAnsi="Times New Roman"/>
                <w:noProof/>
                <w:webHidden/>
              </w:rPr>
              <w:fldChar w:fldCharType="end"/>
            </w:r>
          </w:hyperlink>
        </w:p>
        <w:p w14:paraId="6B2BABE6" w14:textId="060C021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7" w:history="1">
            <w:r w:rsidR="00E95698" w:rsidRPr="00E95698">
              <w:rPr>
                <w:rStyle w:val="Hyperlink"/>
                <w:rFonts w:ascii="Times New Roman" w:hAnsi="Times New Roman"/>
                <w:noProof/>
              </w:rPr>
              <w:t>4.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59</w:t>
            </w:r>
            <w:r w:rsidR="00E95698" w:rsidRPr="00E95698">
              <w:rPr>
                <w:rFonts w:ascii="Times New Roman" w:hAnsi="Times New Roman"/>
                <w:noProof/>
                <w:webHidden/>
              </w:rPr>
              <w:fldChar w:fldCharType="end"/>
            </w:r>
          </w:hyperlink>
        </w:p>
        <w:p w14:paraId="056E8082" w14:textId="48CCC89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8" w:history="1">
            <w:r w:rsidR="00E95698" w:rsidRPr="00E95698">
              <w:rPr>
                <w:rStyle w:val="Hyperlink"/>
                <w:rFonts w:ascii="Times New Roman" w:hAnsi="Times New Roman"/>
                <w:noProof/>
              </w:rPr>
              <w:t>4.5.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0</w:t>
            </w:r>
            <w:r w:rsidR="00E95698" w:rsidRPr="00E95698">
              <w:rPr>
                <w:rFonts w:ascii="Times New Roman" w:hAnsi="Times New Roman"/>
                <w:noProof/>
                <w:webHidden/>
              </w:rPr>
              <w:fldChar w:fldCharType="end"/>
            </w:r>
          </w:hyperlink>
        </w:p>
        <w:p w14:paraId="7B44A8B4" w14:textId="2FED16F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49" w:history="1">
            <w:r w:rsidR="00E95698" w:rsidRPr="00E95698">
              <w:rPr>
                <w:rStyle w:val="Hyperlink"/>
                <w:rFonts w:ascii="Times New Roman" w:hAnsi="Times New Roman"/>
                <w:noProof/>
              </w:rPr>
              <w:t>4.5.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trol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1</w:t>
            </w:r>
            <w:r w:rsidR="00E95698" w:rsidRPr="00E95698">
              <w:rPr>
                <w:rFonts w:ascii="Times New Roman" w:hAnsi="Times New Roman"/>
                <w:noProof/>
                <w:webHidden/>
              </w:rPr>
              <w:fldChar w:fldCharType="end"/>
            </w:r>
          </w:hyperlink>
        </w:p>
        <w:p w14:paraId="14090B69" w14:textId="2398C534"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0" w:history="1">
            <w:r w:rsidR="00E95698" w:rsidRPr="00E95698">
              <w:rPr>
                <w:rStyle w:val="Hyperlink"/>
                <w:rFonts w:ascii="Times New Roman" w:hAnsi="Times New Roman"/>
                <w:noProof/>
              </w:rPr>
              <w:t>4.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3D Printed Prosthetic Ar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2</w:t>
            </w:r>
            <w:r w:rsidR="00E95698" w:rsidRPr="00E95698">
              <w:rPr>
                <w:rFonts w:ascii="Times New Roman" w:hAnsi="Times New Roman"/>
                <w:noProof/>
                <w:webHidden/>
              </w:rPr>
              <w:fldChar w:fldCharType="end"/>
            </w:r>
          </w:hyperlink>
        </w:p>
        <w:p w14:paraId="3A078519" w14:textId="371F72B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1" w:history="1">
            <w:r w:rsidR="00E95698" w:rsidRPr="00E95698">
              <w:rPr>
                <w:rStyle w:val="Hyperlink"/>
                <w:rFonts w:ascii="Times New Roman" w:hAnsi="Times New Roman"/>
                <w:noProof/>
              </w:rPr>
              <w:t>4.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Hardware an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5</w:t>
            </w:r>
            <w:r w:rsidR="00E95698" w:rsidRPr="00E95698">
              <w:rPr>
                <w:rFonts w:ascii="Times New Roman" w:hAnsi="Times New Roman"/>
                <w:noProof/>
                <w:webHidden/>
              </w:rPr>
              <w:fldChar w:fldCharType="end"/>
            </w:r>
          </w:hyperlink>
        </w:p>
        <w:p w14:paraId="4D89F4A3" w14:textId="152C174C"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2" w:history="1">
            <w:r w:rsidR="00E95698" w:rsidRPr="00E95698">
              <w:rPr>
                <w:rStyle w:val="Hyperlink"/>
                <w:rFonts w:ascii="Times New Roman" w:hAnsi="Times New Roman"/>
                <w:noProof/>
              </w:rPr>
              <w:t>4.7.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Ap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5</w:t>
            </w:r>
            <w:r w:rsidR="00E95698" w:rsidRPr="00E95698">
              <w:rPr>
                <w:rFonts w:ascii="Times New Roman" w:hAnsi="Times New Roman"/>
                <w:noProof/>
                <w:webHidden/>
              </w:rPr>
              <w:fldChar w:fldCharType="end"/>
            </w:r>
          </w:hyperlink>
        </w:p>
        <w:p w14:paraId="407AE1EA" w14:textId="5CD63C06"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3" w:history="1">
            <w:r w:rsidR="00E95698" w:rsidRPr="00E95698">
              <w:rPr>
                <w:rStyle w:val="Hyperlink"/>
                <w:rFonts w:ascii="Times New Roman" w:hAnsi="Times New Roman"/>
                <w:noProof/>
              </w:rPr>
              <w:t>4.7.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5</w:t>
            </w:r>
            <w:r w:rsidR="00E95698" w:rsidRPr="00E95698">
              <w:rPr>
                <w:rFonts w:ascii="Times New Roman" w:hAnsi="Times New Roman"/>
                <w:noProof/>
                <w:webHidden/>
              </w:rPr>
              <w:fldChar w:fldCharType="end"/>
            </w:r>
          </w:hyperlink>
        </w:p>
        <w:p w14:paraId="45399989" w14:textId="4DE4D847"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4" w:history="1">
            <w:r w:rsidR="00E95698" w:rsidRPr="00E95698">
              <w:rPr>
                <w:rStyle w:val="Hyperlink"/>
                <w:rFonts w:ascii="Times New Roman" w:hAnsi="Times New Roman"/>
                <w:noProof/>
              </w:rPr>
              <w:t>4.7.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7</w:t>
            </w:r>
            <w:r w:rsidR="00E95698" w:rsidRPr="00E95698">
              <w:rPr>
                <w:rFonts w:ascii="Times New Roman" w:hAnsi="Times New Roman"/>
                <w:noProof/>
                <w:webHidden/>
              </w:rPr>
              <w:fldChar w:fldCharType="end"/>
            </w:r>
          </w:hyperlink>
        </w:p>
        <w:p w14:paraId="4DC3FA34" w14:textId="358340F4"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5" w:history="1">
            <w:r w:rsidR="00E95698" w:rsidRPr="00E95698">
              <w:rPr>
                <w:rStyle w:val="Hyperlink"/>
                <w:rFonts w:ascii="Times New Roman" w:hAnsi="Times New Roman"/>
                <w:noProof/>
              </w:rPr>
              <w:t>4.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odular Biosignal Front E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69</w:t>
            </w:r>
            <w:r w:rsidR="00E95698" w:rsidRPr="00E95698">
              <w:rPr>
                <w:rFonts w:ascii="Times New Roman" w:hAnsi="Times New Roman"/>
                <w:noProof/>
                <w:webHidden/>
              </w:rPr>
              <w:fldChar w:fldCharType="end"/>
            </w:r>
          </w:hyperlink>
        </w:p>
        <w:p w14:paraId="72628A22" w14:textId="79AF1E49" w:rsidR="00E95698" w:rsidRPr="00E95698" w:rsidRDefault="00291A0D">
          <w:pPr>
            <w:pStyle w:val="TOC1"/>
            <w:tabs>
              <w:tab w:val="left" w:pos="440"/>
              <w:tab w:val="right" w:leader="dot" w:pos="8755"/>
            </w:tabs>
            <w:rPr>
              <w:rFonts w:ascii="Times New Roman" w:hAnsi="Times New Roman"/>
              <w:noProof/>
              <w:lang w:val="en-AU" w:eastAsia="en-AU"/>
            </w:rPr>
          </w:pPr>
          <w:hyperlink w:anchor="_Toc43739156" w:history="1">
            <w:r w:rsidR="00E95698" w:rsidRPr="00E95698">
              <w:rPr>
                <w:rStyle w:val="Hyperlink"/>
                <w:rFonts w:ascii="Times New Roman" w:hAnsi="Times New Roman"/>
                <w:noProof/>
              </w:rPr>
              <w:t>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ystem Evalu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1</w:t>
            </w:r>
            <w:r w:rsidR="00E95698" w:rsidRPr="00E95698">
              <w:rPr>
                <w:rFonts w:ascii="Times New Roman" w:hAnsi="Times New Roman"/>
                <w:noProof/>
                <w:webHidden/>
              </w:rPr>
              <w:fldChar w:fldCharType="end"/>
            </w:r>
          </w:hyperlink>
        </w:p>
        <w:p w14:paraId="495A341C" w14:textId="3738FC48" w:rsidR="00E95698" w:rsidRPr="00E95698" w:rsidRDefault="00291A0D">
          <w:pPr>
            <w:pStyle w:val="TOC2"/>
            <w:tabs>
              <w:tab w:val="left" w:pos="880"/>
              <w:tab w:val="right" w:leader="dot" w:pos="8755"/>
            </w:tabs>
            <w:rPr>
              <w:rFonts w:ascii="Times New Roman" w:hAnsi="Times New Roman"/>
              <w:noProof/>
              <w:lang w:val="en-AU" w:eastAsia="en-AU"/>
            </w:rPr>
          </w:pPr>
          <w:hyperlink w:anchor="_Toc43739157" w:history="1">
            <w:r w:rsidR="00E95698" w:rsidRPr="00E95698">
              <w:rPr>
                <w:rStyle w:val="Hyperlink"/>
                <w:rFonts w:ascii="Times New Roman" w:hAnsi="Times New Roman"/>
                <w:noProof/>
              </w:rPr>
              <w:t>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and Evaluation Process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1</w:t>
            </w:r>
            <w:r w:rsidR="00E95698" w:rsidRPr="00E95698">
              <w:rPr>
                <w:rFonts w:ascii="Times New Roman" w:hAnsi="Times New Roman"/>
                <w:noProof/>
                <w:webHidden/>
              </w:rPr>
              <w:fldChar w:fldCharType="end"/>
            </w:r>
          </w:hyperlink>
        </w:p>
        <w:p w14:paraId="248DF675" w14:textId="64B712F9"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8" w:history="1">
            <w:r w:rsidR="00E95698" w:rsidRPr="00E95698">
              <w:rPr>
                <w:rStyle w:val="Hyperlink"/>
                <w:rFonts w:ascii="Times New Roman" w:hAnsi="Times New Roman"/>
                <w:noProof/>
              </w:rPr>
              <w:t>5.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unctionality Testing of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1</w:t>
            </w:r>
            <w:r w:rsidR="00E95698" w:rsidRPr="00E95698">
              <w:rPr>
                <w:rFonts w:ascii="Times New Roman" w:hAnsi="Times New Roman"/>
                <w:noProof/>
                <w:webHidden/>
              </w:rPr>
              <w:fldChar w:fldCharType="end"/>
            </w:r>
          </w:hyperlink>
        </w:p>
        <w:p w14:paraId="7534A9A3" w14:textId="1C4C0E7A"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59" w:history="1">
            <w:r w:rsidR="00E95698" w:rsidRPr="00E95698">
              <w:rPr>
                <w:rStyle w:val="Hyperlink"/>
                <w:rFonts w:ascii="Times New Roman" w:hAnsi="Times New Roman"/>
                <w:noProof/>
              </w:rPr>
              <w:t>5.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stablishment of the Bluetooth Link</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2</w:t>
            </w:r>
            <w:r w:rsidR="00E95698" w:rsidRPr="00E95698">
              <w:rPr>
                <w:rFonts w:ascii="Times New Roman" w:hAnsi="Times New Roman"/>
                <w:noProof/>
                <w:webHidden/>
              </w:rPr>
              <w:fldChar w:fldCharType="end"/>
            </w:r>
          </w:hyperlink>
        </w:p>
        <w:p w14:paraId="005CC8D5" w14:textId="6136D43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0" w:history="1">
            <w:r w:rsidR="00E95698" w:rsidRPr="00E95698">
              <w:rPr>
                <w:rStyle w:val="Hyperlink"/>
                <w:rFonts w:ascii="Times New Roman" w:hAnsi="Times New Roman"/>
                <w:noProof/>
              </w:rPr>
              <w:t>5.1.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Data Acquisition using the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2</w:t>
            </w:r>
            <w:r w:rsidR="00E95698" w:rsidRPr="00E95698">
              <w:rPr>
                <w:rFonts w:ascii="Times New Roman" w:hAnsi="Times New Roman"/>
                <w:noProof/>
                <w:webHidden/>
              </w:rPr>
              <w:fldChar w:fldCharType="end"/>
            </w:r>
          </w:hyperlink>
        </w:p>
        <w:p w14:paraId="0291352D" w14:textId="783E3165"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1" w:history="1">
            <w:r w:rsidR="00E95698" w:rsidRPr="00E95698">
              <w:rPr>
                <w:rStyle w:val="Hyperlink"/>
                <w:rFonts w:ascii="Times New Roman" w:hAnsi="Times New Roman"/>
                <w:noProof/>
              </w:rPr>
              <w:t>5.1.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on of the PWM Control Signa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4</w:t>
            </w:r>
            <w:r w:rsidR="00E95698" w:rsidRPr="00E95698">
              <w:rPr>
                <w:rFonts w:ascii="Times New Roman" w:hAnsi="Times New Roman"/>
                <w:noProof/>
                <w:webHidden/>
              </w:rPr>
              <w:fldChar w:fldCharType="end"/>
            </w:r>
          </w:hyperlink>
        </w:p>
        <w:p w14:paraId="17B1AFC1" w14:textId="7FB2012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2" w:history="1">
            <w:r w:rsidR="00E95698" w:rsidRPr="00E95698">
              <w:rPr>
                <w:rStyle w:val="Hyperlink"/>
                <w:rFonts w:ascii="Times New Roman" w:hAnsi="Times New Roman"/>
                <w:noProof/>
              </w:rPr>
              <w:t>5.1.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alculating the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4</w:t>
            </w:r>
            <w:r w:rsidR="00E95698" w:rsidRPr="00E95698">
              <w:rPr>
                <w:rFonts w:ascii="Times New Roman" w:hAnsi="Times New Roman"/>
                <w:noProof/>
                <w:webHidden/>
              </w:rPr>
              <w:fldChar w:fldCharType="end"/>
            </w:r>
          </w:hyperlink>
        </w:p>
        <w:p w14:paraId="16B04E01" w14:textId="575BDF4B"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3" w:history="1">
            <w:r w:rsidR="00E95698" w:rsidRPr="00E95698">
              <w:rPr>
                <w:rStyle w:val="Hyperlink"/>
                <w:rFonts w:ascii="Times New Roman" w:hAnsi="Times New Roman"/>
                <w:noProof/>
              </w:rPr>
              <w:t>5.1.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the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04AD3A38" w14:textId="564F5E00"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4" w:history="1">
            <w:r w:rsidR="00E95698" w:rsidRPr="00E95698">
              <w:rPr>
                <w:rStyle w:val="Hyperlink"/>
                <w:rFonts w:ascii="Times New Roman" w:hAnsi="Times New Roman"/>
                <w:noProof/>
              </w:rPr>
              <w:t>5.1.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ying Real Time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049F3ADF" w14:textId="5A08FBA2"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5" w:history="1">
            <w:r w:rsidR="00E95698" w:rsidRPr="00E95698">
              <w:rPr>
                <w:rStyle w:val="Hyperlink"/>
                <w:rFonts w:ascii="Times New Roman" w:hAnsi="Times New Roman"/>
                <w:noProof/>
              </w:rPr>
              <w:t>5.1.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ll Together No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6BA22189" w14:textId="12B73FDB" w:rsidR="00E95698" w:rsidRPr="00E95698" w:rsidRDefault="00291A0D">
          <w:pPr>
            <w:pStyle w:val="TOC2"/>
            <w:tabs>
              <w:tab w:val="left" w:pos="880"/>
              <w:tab w:val="right" w:leader="dot" w:pos="8755"/>
            </w:tabs>
            <w:rPr>
              <w:rFonts w:ascii="Times New Roman" w:hAnsi="Times New Roman"/>
              <w:noProof/>
              <w:lang w:val="en-AU" w:eastAsia="en-AU"/>
            </w:rPr>
          </w:pPr>
          <w:hyperlink w:anchor="_Toc43739166" w:history="1">
            <w:r w:rsidR="00E95698" w:rsidRPr="00E95698">
              <w:rPr>
                <w:rStyle w:val="Hyperlink"/>
                <w:rFonts w:ascii="Times New Roman" w:hAnsi="Times New Roman"/>
                <w:noProof/>
              </w:rPr>
              <w:t>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ng Classifier Training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5</w:t>
            </w:r>
            <w:r w:rsidR="00E95698" w:rsidRPr="00E95698">
              <w:rPr>
                <w:rFonts w:ascii="Times New Roman" w:hAnsi="Times New Roman"/>
                <w:noProof/>
                <w:webHidden/>
              </w:rPr>
              <w:fldChar w:fldCharType="end"/>
            </w:r>
          </w:hyperlink>
        </w:p>
        <w:p w14:paraId="45ED86E2" w14:textId="3749037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7" w:history="1">
            <w:r w:rsidR="00E95698" w:rsidRPr="00E95698">
              <w:rPr>
                <w:rStyle w:val="Hyperlink"/>
                <w:rFonts w:ascii="Times New Roman" w:hAnsi="Times New Roman"/>
                <w:noProof/>
              </w:rPr>
              <w:t>5.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Data Acquisition Setu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6</w:t>
            </w:r>
            <w:r w:rsidR="00E95698" w:rsidRPr="00E95698">
              <w:rPr>
                <w:rFonts w:ascii="Times New Roman" w:hAnsi="Times New Roman"/>
                <w:noProof/>
                <w:webHidden/>
              </w:rPr>
              <w:fldChar w:fldCharType="end"/>
            </w:r>
          </w:hyperlink>
        </w:p>
        <w:p w14:paraId="445C62F2" w14:textId="3C3631D3"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8" w:history="1">
            <w:r w:rsidR="00E95698" w:rsidRPr="00E95698">
              <w:rPr>
                <w:rStyle w:val="Hyperlink"/>
                <w:rFonts w:ascii="Times New Roman" w:hAnsi="Times New Roman"/>
                <w:noProof/>
              </w:rPr>
              <w:t>5.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Paradig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6</w:t>
            </w:r>
            <w:r w:rsidR="00E95698" w:rsidRPr="00E95698">
              <w:rPr>
                <w:rFonts w:ascii="Times New Roman" w:hAnsi="Times New Roman"/>
                <w:noProof/>
                <w:webHidden/>
              </w:rPr>
              <w:fldChar w:fldCharType="end"/>
            </w:r>
          </w:hyperlink>
        </w:p>
        <w:p w14:paraId="274CA566" w14:textId="68446D4F" w:rsidR="00E95698" w:rsidRPr="00E95698" w:rsidRDefault="00291A0D">
          <w:pPr>
            <w:pStyle w:val="TOC3"/>
            <w:tabs>
              <w:tab w:val="left" w:pos="1320"/>
              <w:tab w:val="right" w:leader="dot" w:pos="8755"/>
            </w:tabs>
            <w:rPr>
              <w:rFonts w:ascii="Times New Roman" w:hAnsi="Times New Roman"/>
              <w:noProof/>
              <w:lang w:val="en-AU" w:eastAsia="en-AU"/>
            </w:rPr>
          </w:pPr>
          <w:hyperlink w:anchor="_Toc43739169" w:history="1">
            <w:r w:rsidR="00E95698" w:rsidRPr="00E95698">
              <w:rPr>
                <w:rStyle w:val="Hyperlink"/>
                <w:rFonts w:ascii="Times New Roman" w:hAnsi="Times New Roman"/>
                <w:noProof/>
              </w:rPr>
              <w:t>5.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7</w:t>
            </w:r>
            <w:r w:rsidR="00E95698" w:rsidRPr="00E95698">
              <w:rPr>
                <w:rFonts w:ascii="Times New Roman" w:hAnsi="Times New Roman"/>
                <w:noProof/>
                <w:webHidden/>
              </w:rPr>
              <w:fldChar w:fldCharType="end"/>
            </w:r>
          </w:hyperlink>
        </w:p>
        <w:p w14:paraId="4271F878" w14:textId="57CA06FC"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0" w:history="1">
            <w:r w:rsidR="00E95698" w:rsidRPr="00E95698">
              <w:rPr>
                <w:rStyle w:val="Hyperlink"/>
                <w:rFonts w:ascii="Times New Roman" w:hAnsi="Times New Roman"/>
                <w:noProof/>
              </w:rPr>
              <w:t>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clusion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79</w:t>
            </w:r>
            <w:r w:rsidR="00E95698" w:rsidRPr="00E95698">
              <w:rPr>
                <w:rFonts w:ascii="Times New Roman" w:hAnsi="Times New Roman"/>
                <w:noProof/>
                <w:webHidden/>
              </w:rPr>
              <w:fldChar w:fldCharType="end"/>
            </w:r>
          </w:hyperlink>
        </w:p>
        <w:p w14:paraId="2955F933" w14:textId="11883C39" w:rsidR="00E95698" w:rsidRPr="00E95698" w:rsidRDefault="00291A0D">
          <w:pPr>
            <w:pStyle w:val="TOC1"/>
            <w:tabs>
              <w:tab w:val="left" w:pos="440"/>
              <w:tab w:val="right" w:leader="dot" w:pos="8755"/>
            </w:tabs>
            <w:rPr>
              <w:rFonts w:ascii="Times New Roman" w:hAnsi="Times New Roman"/>
              <w:noProof/>
              <w:lang w:val="en-AU" w:eastAsia="en-AU"/>
            </w:rPr>
          </w:pPr>
          <w:hyperlink w:anchor="_Toc43739171" w:history="1">
            <w:r w:rsidR="00E95698" w:rsidRPr="00E95698">
              <w:rPr>
                <w:rStyle w:val="Hyperlink"/>
                <w:rFonts w:ascii="Times New Roman" w:hAnsi="Times New Roman"/>
                <w:noProof/>
              </w:rPr>
              <w:t>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Reference Lis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82</w:t>
            </w:r>
            <w:r w:rsidR="00E95698" w:rsidRPr="00E95698">
              <w:rPr>
                <w:rFonts w:ascii="Times New Roman" w:hAnsi="Times New Roman"/>
                <w:noProof/>
                <w:webHidden/>
              </w:rPr>
              <w:fldChar w:fldCharType="end"/>
            </w:r>
          </w:hyperlink>
        </w:p>
        <w:p w14:paraId="6245D8B1" w14:textId="33DE0EC9" w:rsidR="00E95698" w:rsidRPr="00E95698" w:rsidRDefault="00291A0D">
          <w:pPr>
            <w:pStyle w:val="TOC1"/>
            <w:tabs>
              <w:tab w:val="right" w:leader="dot" w:pos="8755"/>
            </w:tabs>
            <w:rPr>
              <w:rFonts w:ascii="Times New Roman" w:hAnsi="Times New Roman"/>
              <w:noProof/>
              <w:lang w:val="en-AU" w:eastAsia="en-AU"/>
            </w:rPr>
          </w:pPr>
          <w:hyperlink w:anchor="_Toc43739172" w:history="1">
            <w:r w:rsidR="00E95698" w:rsidRPr="00E95698">
              <w:rPr>
                <w:rStyle w:val="Hyperlink"/>
                <w:rFonts w:ascii="Times New Roman" w:hAnsi="Times New Roman"/>
                <w:noProof/>
              </w:rPr>
              <w:t>Appendix A – Data Acquisition System Schematic</w:t>
            </w:r>
            <w:r w:rsidR="00E95698" w:rsidRPr="00E95698">
              <w:rPr>
                <w:rFonts w:ascii="Times New Roman" w:hAnsi="Times New Roman"/>
                <w:noProof/>
                <w:webHidden/>
              </w:rPr>
              <w:tab/>
            </w:r>
            <w:r w:rsidR="001B579A">
              <w:rPr>
                <w:rFonts w:ascii="Times New Roman" w:hAnsi="Times New Roman"/>
                <w:noProof/>
                <w:webHidden/>
              </w:rPr>
              <w:t>A-</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2C96DCDD" w14:textId="724F4D5F" w:rsidR="00E95698" w:rsidRPr="00E95698" w:rsidRDefault="00291A0D">
          <w:pPr>
            <w:pStyle w:val="TOC1"/>
            <w:tabs>
              <w:tab w:val="right" w:leader="dot" w:pos="8755"/>
            </w:tabs>
            <w:rPr>
              <w:rFonts w:ascii="Times New Roman" w:hAnsi="Times New Roman"/>
              <w:noProof/>
              <w:lang w:val="en-AU" w:eastAsia="en-AU"/>
            </w:rPr>
          </w:pPr>
          <w:hyperlink w:anchor="_Toc43739173" w:history="1">
            <w:r w:rsidR="00E95698" w:rsidRPr="00E95698">
              <w:rPr>
                <w:rStyle w:val="Hyperlink"/>
                <w:rFonts w:ascii="Times New Roman" w:hAnsi="Times New Roman"/>
                <w:noProof/>
              </w:rPr>
              <w:t>Appendix B – Data Acquisition System Gerber Files</w:t>
            </w:r>
            <w:r w:rsidR="00E95698" w:rsidRPr="00E95698">
              <w:rPr>
                <w:rFonts w:ascii="Times New Roman" w:hAnsi="Times New Roman"/>
                <w:noProof/>
                <w:webHidden/>
              </w:rPr>
              <w:tab/>
            </w:r>
            <w:r w:rsidR="001B579A">
              <w:rPr>
                <w:rFonts w:ascii="Times New Roman" w:hAnsi="Times New Roman"/>
                <w:noProof/>
                <w:webHidden/>
              </w:rPr>
              <w:t>B-</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32A3C69B" w14:textId="3E287E31" w:rsidR="00E95698" w:rsidRPr="00E95698" w:rsidRDefault="00291A0D">
          <w:pPr>
            <w:pStyle w:val="TOC1"/>
            <w:tabs>
              <w:tab w:val="right" w:leader="dot" w:pos="8755"/>
            </w:tabs>
            <w:rPr>
              <w:rFonts w:ascii="Times New Roman" w:hAnsi="Times New Roman"/>
              <w:noProof/>
              <w:lang w:val="en-AU" w:eastAsia="en-AU"/>
            </w:rPr>
          </w:pPr>
          <w:hyperlink w:anchor="_Toc43739174" w:history="1">
            <w:r w:rsidR="00E95698" w:rsidRPr="00E95698">
              <w:rPr>
                <w:rStyle w:val="Hyperlink"/>
                <w:rFonts w:ascii="Times New Roman" w:hAnsi="Times New Roman"/>
                <w:noProof/>
              </w:rPr>
              <w:t>Appendix C – Data Acquisition Board Bill of Materials</w:t>
            </w:r>
            <w:r w:rsidR="00E95698" w:rsidRPr="00E95698">
              <w:rPr>
                <w:rFonts w:ascii="Times New Roman" w:hAnsi="Times New Roman"/>
                <w:noProof/>
                <w:webHidden/>
              </w:rPr>
              <w:tab/>
            </w:r>
            <w:r w:rsidR="001B579A">
              <w:rPr>
                <w:rFonts w:ascii="Times New Roman" w:hAnsi="Times New Roman"/>
                <w:noProof/>
                <w:webHidden/>
              </w:rPr>
              <w:t>C-</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5006E440" w14:textId="275B2BB0" w:rsidR="00E95698" w:rsidRPr="00E95698" w:rsidRDefault="00291A0D">
          <w:pPr>
            <w:pStyle w:val="TOC1"/>
            <w:tabs>
              <w:tab w:val="right" w:leader="dot" w:pos="8755"/>
            </w:tabs>
            <w:rPr>
              <w:rFonts w:ascii="Times New Roman" w:hAnsi="Times New Roman"/>
              <w:noProof/>
              <w:lang w:val="en-AU" w:eastAsia="en-AU"/>
            </w:rPr>
          </w:pPr>
          <w:hyperlink w:anchor="_Toc43739175" w:history="1">
            <w:r w:rsidR="00E95698" w:rsidRPr="00E95698">
              <w:rPr>
                <w:rStyle w:val="Hyperlink"/>
                <w:rFonts w:ascii="Times New Roman" w:hAnsi="Times New Roman"/>
                <w:noProof/>
              </w:rPr>
              <w:t>Appendix D – Classification and Control Board Schematic</w:t>
            </w:r>
            <w:r w:rsidR="00E95698" w:rsidRPr="00E95698">
              <w:rPr>
                <w:rFonts w:ascii="Times New Roman" w:hAnsi="Times New Roman"/>
                <w:noProof/>
                <w:webHidden/>
              </w:rPr>
              <w:tab/>
            </w:r>
            <w:r w:rsidR="001B579A">
              <w:rPr>
                <w:rFonts w:ascii="Times New Roman" w:hAnsi="Times New Roman"/>
                <w:noProof/>
                <w:webHidden/>
              </w:rPr>
              <w:t>D-</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336F5114" w14:textId="14AD020C" w:rsidR="00E95698" w:rsidRPr="00E95698" w:rsidRDefault="00291A0D">
          <w:pPr>
            <w:pStyle w:val="TOC1"/>
            <w:tabs>
              <w:tab w:val="right" w:leader="dot" w:pos="8755"/>
            </w:tabs>
            <w:rPr>
              <w:rFonts w:ascii="Times New Roman" w:hAnsi="Times New Roman"/>
              <w:noProof/>
              <w:lang w:val="en-AU" w:eastAsia="en-AU"/>
            </w:rPr>
          </w:pPr>
          <w:hyperlink w:anchor="_Toc43739176" w:history="1">
            <w:r w:rsidR="00E95698" w:rsidRPr="00E95698">
              <w:rPr>
                <w:rStyle w:val="Hyperlink"/>
                <w:rFonts w:ascii="Times New Roman" w:hAnsi="Times New Roman"/>
                <w:noProof/>
              </w:rPr>
              <w:t>Appendix E – Classification and Control Board Gerber Files</w:t>
            </w:r>
            <w:r w:rsidR="00E95698" w:rsidRPr="00E95698">
              <w:rPr>
                <w:rFonts w:ascii="Times New Roman" w:hAnsi="Times New Roman"/>
                <w:noProof/>
                <w:webHidden/>
              </w:rPr>
              <w:tab/>
            </w:r>
            <w:r w:rsidR="001B579A">
              <w:rPr>
                <w:rFonts w:ascii="Times New Roman" w:hAnsi="Times New Roman"/>
                <w:noProof/>
                <w:webHidden/>
              </w:rPr>
              <w:t>E-</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50864056" w14:textId="0AD515D5" w:rsidR="00E95698" w:rsidRPr="00E95698" w:rsidRDefault="00291A0D">
          <w:pPr>
            <w:pStyle w:val="TOC1"/>
            <w:tabs>
              <w:tab w:val="right" w:leader="dot" w:pos="8755"/>
            </w:tabs>
            <w:rPr>
              <w:rFonts w:ascii="Times New Roman" w:hAnsi="Times New Roman"/>
              <w:noProof/>
              <w:lang w:val="en-AU" w:eastAsia="en-AU"/>
            </w:rPr>
          </w:pPr>
          <w:hyperlink w:anchor="_Toc43739177" w:history="1">
            <w:r w:rsidR="00E95698" w:rsidRPr="00E95698">
              <w:rPr>
                <w:rStyle w:val="Hyperlink"/>
                <w:rFonts w:ascii="Times New Roman" w:hAnsi="Times New Roman"/>
                <w:noProof/>
              </w:rPr>
              <w:t>Appendix F – Classification and Control Board Bill of Materials</w:t>
            </w:r>
            <w:r w:rsidR="00E95698" w:rsidRPr="00E95698">
              <w:rPr>
                <w:rFonts w:ascii="Times New Roman" w:hAnsi="Times New Roman"/>
                <w:noProof/>
                <w:webHidden/>
              </w:rPr>
              <w:tab/>
            </w:r>
            <w:r w:rsidR="001B579A">
              <w:rPr>
                <w:rFonts w:ascii="Times New Roman" w:hAnsi="Times New Roman"/>
                <w:noProof/>
                <w:webHidden/>
              </w:rPr>
              <w:t>F-</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495EF570" w14:textId="15B9D0D7" w:rsidR="00E95698" w:rsidRPr="00E95698" w:rsidRDefault="00291A0D">
          <w:pPr>
            <w:pStyle w:val="TOC1"/>
            <w:tabs>
              <w:tab w:val="right" w:leader="dot" w:pos="8755"/>
            </w:tabs>
            <w:rPr>
              <w:rFonts w:ascii="Times New Roman" w:hAnsi="Times New Roman"/>
              <w:noProof/>
              <w:lang w:val="en-AU" w:eastAsia="en-AU"/>
            </w:rPr>
          </w:pPr>
          <w:hyperlink w:anchor="_Toc43739178" w:history="1">
            <w:r w:rsidR="00E95698" w:rsidRPr="00E95698">
              <w:rPr>
                <w:rStyle w:val="Hyperlink"/>
                <w:rFonts w:ascii="Times New Roman" w:hAnsi="Times New Roman"/>
                <w:noProof/>
              </w:rPr>
              <w:t>Appendix G – Mock MENG3800 Project Description (Based on 2018 ENGG3850 Project List [130])</w:t>
            </w:r>
            <w:r w:rsidR="00E95698" w:rsidRPr="00E95698">
              <w:rPr>
                <w:rFonts w:ascii="Times New Roman" w:hAnsi="Times New Roman"/>
                <w:noProof/>
                <w:webHidden/>
              </w:rPr>
              <w:tab/>
            </w:r>
            <w:r w:rsidR="00224BAF">
              <w:rPr>
                <w:rFonts w:ascii="Times New Roman" w:hAnsi="Times New Roman"/>
                <w:noProof/>
                <w:webHidden/>
              </w:rPr>
              <w:t>G-</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404C92">
              <w:rPr>
                <w:rFonts w:ascii="Times New Roman" w:hAnsi="Times New Roman"/>
                <w:noProof/>
                <w:webHidden/>
              </w:rPr>
              <w:t>1</w:t>
            </w:r>
            <w:r w:rsidR="00E95698" w:rsidRPr="00E95698">
              <w:rPr>
                <w:rFonts w:ascii="Times New Roman" w:hAnsi="Times New Roman"/>
                <w:noProof/>
                <w:webHidden/>
              </w:rPr>
              <w:fldChar w:fldCharType="end"/>
            </w:r>
          </w:hyperlink>
        </w:p>
        <w:p w14:paraId="11C5EF87" w14:textId="1254BFBC"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proofErr w:type="gramStart"/>
      <w:r w:rsidR="00871A4A">
        <w:t>provide an introduction to</w:t>
      </w:r>
      <w:proofErr w:type="gramEnd"/>
      <w:r w:rsidR="00871A4A">
        <w:t xml:space="preserve">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2224" behindDoc="0" locked="0" layoutInCell="1" allowOverlap="1" wp14:anchorId="2377B65E" wp14:editId="562E9124">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7B0CAEC5" w:rsidR="002E50B3" w:rsidRDefault="00CD2CE3" w:rsidP="00CD2CE3">
      <w:pPr>
        <w:pStyle w:val="Caption"/>
      </w:pPr>
      <w:bookmarkStart w:id="9" w:name="_Ref23786357"/>
      <w:r>
        <w:t xml:space="preserve">Figure </w:t>
      </w:r>
      <w:fldSimple w:instr=" SEQ Figure \* ARABIC ">
        <w:r w:rsidR="00404C92">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1C3B19EA"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404C92">
        <w:t xml:space="preserve">Figure </w:t>
      </w:r>
      <w:r w:rsidR="00404C92">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79D73B82"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404C92">
        <w:t xml:space="preserve">Figure </w:t>
      </w:r>
      <w:r w:rsidR="00404C92">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404C9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7344" behindDoc="0" locked="0" layoutInCell="1" allowOverlap="1" wp14:anchorId="7F6CF5AB" wp14:editId="5382FA14">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0AA73D12" w:rsidR="006F167A" w:rsidRDefault="00CD2CE3" w:rsidP="005327EB">
      <w:pPr>
        <w:pStyle w:val="Caption"/>
      </w:pPr>
      <w:bookmarkStart w:id="12" w:name="_Ref23786706"/>
      <w:r>
        <w:t xml:space="preserve">Figure </w:t>
      </w:r>
      <w:fldSimple w:instr=" SEQ Figure \* ARABIC ">
        <w:r w:rsidR="00404C92">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2A73A519"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2C0AF99">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4D50E7" w:rsidRPr="00542EE0" w:rsidRDefault="004D50E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4D50E7" w:rsidRPr="00542EE0" w:rsidRDefault="004D50E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50.4pt;margin-top:346.25pt;width:336.9pt;height:234.65pt;z-index:251615232;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4D50E7" w:rsidRPr="00542EE0" w:rsidRDefault="004D50E7"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4D50E7" w:rsidRPr="00542EE0" w:rsidRDefault="004D50E7"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404C92">
        <w:t xml:space="preserve">Figure </w:t>
      </w:r>
      <w:r w:rsidR="00404C92">
        <w:rPr>
          <w:noProof/>
        </w:rPr>
        <w:t>3</w:t>
      </w:r>
      <w:r w:rsidR="00B83749">
        <w:fldChar w:fldCharType="end"/>
      </w:r>
      <w:r w:rsidR="00B83749">
        <w:t xml:space="preserve"> compares the visual characteristics of wet and dry electrodes.</w:t>
      </w:r>
    </w:p>
    <w:p w14:paraId="38C06ACA" w14:textId="3963AE0A" w:rsidR="00012BC2" w:rsidRDefault="00012BC2" w:rsidP="00012BC2">
      <w:pPr>
        <w:pStyle w:val="Caption"/>
      </w:pPr>
      <w:bookmarkStart w:id="15" w:name="_Ref23787672"/>
      <w:r>
        <w:t xml:space="preserve">Figure </w:t>
      </w:r>
      <w:fldSimple w:instr=" SEQ Figure \* ARABIC ">
        <w:r w:rsidR="00404C92">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4FFDF370"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404C92">
        <w:t xml:space="preserve">Figure </w:t>
      </w:r>
      <w:r w:rsidR="00404C92">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3642D5D3" w14:textId="0209631E" w:rsidR="000460BF" w:rsidRPr="00494F6A" w:rsidRDefault="005327EB" w:rsidP="00494F6A">
      <w:pPr>
        <w:pStyle w:val="Caption"/>
      </w:pPr>
      <w:bookmarkStart w:id="16" w:name="_Ref23788105"/>
      <w:r>
        <w:rPr>
          <w:noProof/>
          <w:lang w:eastAsia="en-AU"/>
        </w:rPr>
        <w:drawing>
          <wp:anchor distT="0" distB="0" distL="114300" distR="114300" simplePos="0" relativeHeight="251585536" behindDoc="0" locked="0" layoutInCell="1" allowOverlap="1" wp14:anchorId="451B4D49" wp14:editId="151D74B9">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404C92">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547170BF" w:rsidR="00106E28" w:rsidRDefault="006F7942" w:rsidP="005327EB">
      <w:pPr>
        <w:spacing w:line="360" w:lineRule="auto"/>
      </w:pPr>
      <w:r>
        <w:rPr>
          <w:noProof/>
          <w:lang w:eastAsia="en-AU"/>
        </w:rPr>
        <w:drawing>
          <wp:anchor distT="0" distB="0" distL="114300" distR="114300" simplePos="0" relativeHeight="251578368" behindDoc="0" locked="0" layoutInCell="1" allowOverlap="1" wp14:anchorId="050A944A" wp14:editId="2613A584">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404C92">
        <w:t xml:space="preserve">Figure </w:t>
      </w:r>
      <w:r w:rsidR="00404C92">
        <w:rPr>
          <w:noProof/>
        </w:rPr>
        <w:t>5</w:t>
      </w:r>
      <w:r w:rsidR="00536F7A">
        <w:fldChar w:fldCharType="end"/>
      </w:r>
      <w:r w:rsidR="00106E28">
        <w:t>.</w:t>
      </w:r>
    </w:p>
    <w:p w14:paraId="069AE02A" w14:textId="20AEBBD9" w:rsidR="00B83749" w:rsidRPr="00B83749" w:rsidRDefault="00536F7A" w:rsidP="005327EB">
      <w:pPr>
        <w:pStyle w:val="Caption"/>
      </w:pPr>
      <w:bookmarkStart w:id="18" w:name="_Ref23788162"/>
      <w:r>
        <w:t xml:space="preserve">Figure </w:t>
      </w:r>
      <w:fldSimple w:instr=" SEQ Figure \* ARABIC ">
        <w:r w:rsidR="00404C92">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19" w:name="_Toc43739110"/>
      <w:r>
        <w:t xml:space="preserve">Data Acquisition and </w:t>
      </w:r>
      <w:r w:rsidR="00047F00">
        <w:t>Pre</w:t>
      </w:r>
      <w:r w:rsidR="003B5168">
        <w:t>-P</w:t>
      </w:r>
      <w:r w:rsidR="00047F00">
        <w:t>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36DCF6A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404C92">
        <w:t xml:space="preserve">Figure </w:t>
      </w:r>
      <w:r w:rsidR="00404C92">
        <w:rPr>
          <w:noProof/>
        </w:rPr>
        <w:t>6</w:t>
      </w:r>
      <w:r w:rsidR="001921E9">
        <w:fldChar w:fldCharType="end"/>
      </w:r>
      <w:r w:rsidR="00C64153">
        <w:t>.</w:t>
      </w:r>
    </w:p>
    <w:p w14:paraId="715CD612" w14:textId="0CBDD323" w:rsidR="004B1A98" w:rsidRDefault="005327EB" w:rsidP="005327EB">
      <w:pPr>
        <w:pStyle w:val="Caption"/>
      </w:pPr>
      <w:bookmarkStart w:id="22" w:name="_Ref43638338"/>
      <w:r>
        <w:rPr>
          <w:noProof/>
        </w:rPr>
        <mc:AlternateContent>
          <mc:Choice Requires="wpg">
            <w:drawing>
              <wp:anchor distT="0" distB="0" distL="114300" distR="114300" simplePos="0" relativeHeight="251884544" behindDoc="0" locked="0" layoutInCell="1" allowOverlap="1" wp14:anchorId="0198D9E7" wp14:editId="5AC1774B">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4D50E7" w:rsidRPr="00C64153" w:rsidRDefault="004D50E7"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4D50E7" w:rsidRPr="00C64153" w:rsidRDefault="004D50E7"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4D50E7" w:rsidRPr="00C64153" w:rsidRDefault="004D50E7"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4D50E7" w:rsidRPr="00C64153" w:rsidRDefault="004D50E7">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4D50E7" w:rsidRPr="00AC048A" w:rsidRDefault="004D50E7"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4D50E7" w:rsidRDefault="004D50E7" w:rsidP="00AC048A">
                                    <w:pPr>
                                      <w:jc w:val="right"/>
                                      <w:rPr>
                                        <w:sz w:val="16"/>
                                        <w:szCs w:val="16"/>
                                        <w:lang w:val="en-US"/>
                                      </w:rPr>
                                    </w:pPr>
                                    <w:r>
                                      <w:rPr>
                                        <w:sz w:val="16"/>
                                        <w:szCs w:val="16"/>
                                        <w:lang w:val="en-US"/>
                                      </w:rPr>
                                      <w:t>±100μV</w:t>
                                    </w:r>
                                  </w:p>
                                  <w:p w14:paraId="78A4A105" w14:textId="66270037" w:rsidR="004D50E7" w:rsidRDefault="004D50E7" w:rsidP="00AC048A">
                                    <w:pPr>
                                      <w:jc w:val="right"/>
                                      <w:rPr>
                                        <w:sz w:val="16"/>
                                        <w:szCs w:val="16"/>
                                        <w:lang w:val="en-US"/>
                                      </w:rPr>
                                    </w:pPr>
                                    <w:r>
                                      <w:rPr>
                                        <w:sz w:val="16"/>
                                        <w:szCs w:val="16"/>
                                        <w:lang w:val="en-US"/>
                                      </w:rPr>
                                      <w:t>0Hz – 30Hz</w:t>
                                    </w:r>
                                  </w:p>
                                  <w:p w14:paraId="0140290F" w14:textId="05E28CFD" w:rsidR="004D50E7" w:rsidRPr="00AC048A" w:rsidRDefault="004D50E7"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4D50E7" w:rsidRDefault="004D50E7" w:rsidP="00AC048A">
                                  <w:pPr>
                                    <w:jc w:val="center"/>
                                    <w:rPr>
                                      <w:sz w:val="16"/>
                                      <w:szCs w:val="16"/>
                                      <w:lang w:val="en-US"/>
                                    </w:rPr>
                                  </w:pPr>
                                  <w:r>
                                    <w:rPr>
                                      <w:sz w:val="16"/>
                                      <w:szCs w:val="16"/>
                                      <w:lang w:val="en-US"/>
                                    </w:rPr>
                                    <w:t>Digital Signal Out</w:t>
                                  </w:r>
                                </w:p>
                                <w:p w14:paraId="054712CB" w14:textId="04BD1682" w:rsidR="004D50E7" w:rsidRPr="00AC048A" w:rsidRDefault="004D50E7"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4D50E7" w:rsidRPr="00AC048A" w:rsidRDefault="004D50E7"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4D50E7" w:rsidRPr="00AC048A" w:rsidRDefault="004D50E7"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4D50E7" w:rsidRPr="00AC048A" w:rsidRDefault="004D50E7"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4D50E7" w:rsidRPr="00C64153" w:rsidRDefault="004D50E7"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4D50E7" w:rsidRPr="00C64153" w:rsidRDefault="004D50E7"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4D50E7" w:rsidRPr="00C64153" w:rsidRDefault="004D50E7"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4D50E7" w:rsidRPr="00C64153" w:rsidRDefault="004D50E7">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4D50E7" w:rsidRPr="00AC048A" w:rsidRDefault="004D50E7"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4D50E7" w:rsidRDefault="004D50E7" w:rsidP="00AC048A">
                              <w:pPr>
                                <w:jc w:val="right"/>
                                <w:rPr>
                                  <w:sz w:val="16"/>
                                  <w:szCs w:val="16"/>
                                  <w:lang w:val="en-US"/>
                                </w:rPr>
                              </w:pPr>
                              <w:r>
                                <w:rPr>
                                  <w:sz w:val="16"/>
                                  <w:szCs w:val="16"/>
                                  <w:lang w:val="en-US"/>
                                </w:rPr>
                                <w:t>±100μV</w:t>
                              </w:r>
                            </w:p>
                            <w:p w14:paraId="78A4A105" w14:textId="66270037" w:rsidR="004D50E7" w:rsidRDefault="004D50E7" w:rsidP="00AC048A">
                              <w:pPr>
                                <w:jc w:val="right"/>
                                <w:rPr>
                                  <w:sz w:val="16"/>
                                  <w:szCs w:val="16"/>
                                  <w:lang w:val="en-US"/>
                                </w:rPr>
                              </w:pPr>
                              <w:r>
                                <w:rPr>
                                  <w:sz w:val="16"/>
                                  <w:szCs w:val="16"/>
                                  <w:lang w:val="en-US"/>
                                </w:rPr>
                                <w:t>0Hz – 30Hz</w:t>
                              </w:r>
                            </w:p>
                            <w:p w14:paraId="0140290F" w14:textId="05E28CFD" w:rsidR="004D50E7" w:rsidRPr="00AC048A" w:rsidRDefault="004D50E7"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4D50E7" w:rsidRDefault="004D50E7" w:rsidP="00AC048A">
                            <w:pPr>
                              <w:jc w:val="center"/>
                              <w:rPr>
                                <w:sz w:val="16"/>
                                <w:szCs w:val="16"/>
                                <w:lang w:val="en-US"/>
                              </w:rPr>
                            </w:pPr>
                            <w:r>
                              <w:rPr>
                                <w:sz w:val="16"/>
                                <w:szCs w:val="16"/>
                                <w:lang w:val="en-US"/>
                              </w:rPr>
                              <w:t>Digital Signal Out</w:t>
                            </w:r>
                          </w:p>
                          <w:p w14:paraId="054712CB" w14:textId="04BD1682" w:rsidR="004D50E7" w:rsidRPr="00AC048A" w:rsidRDefault="004D50E7"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4D50E7" w:rsidRPr="00AC048A" w:rsidRDefault="004D50E7"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4D50E7" w:rsidRPr="00AC048A" w:rsidRDefault="004D50E7"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4D50E7" w:rsidRPr="00AC048A" w:rsidRDefault="004D50E7"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404C92">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693D2D7B"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404C92">
        <w:t xml:space="preserve">Figure </w:t>
      </w:r>
      <w:r w:rsidR="00404C92">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404C92">
        <w:t xml:space="preserve">Table </w:t>
      </w:r>
      <w:r w:rsidR="00404C92">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21AD050" w:rsidR="00196FDA" w:rsidRDefault="00196FDA" w:rsidP="00196FDA">
      <w:pPr>
        <w:pStyle w:val="Caption"/>
      </w:pPr>
      <w:bookmarkStart w:id="23" w:name="_Ref43642272"/>
      <w:r>
        <w:lastRenderedPageBreak/>
        <w:t xml:space="preserve">Table </w:t>
      </w:r>
      <w:fldSimple w:instr=" SEQ Table \* ARABIC ">
        <w:r w:rsidR="00404C92">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3158F554"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404C92">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4B0A56E1">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4D50E7" w:rsidRPr="00025F89" w:rsidRDefault="004D50E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4D50E7" w:rsidRPr="00025F89" w:rsidRDefault="004D50E7"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4E4C75AB"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 xml:space="preserve">(often called the innovation function)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6B3DF63">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4D50E7" w:rsidRPr="00025F89" w:rsidRDefault="004D50E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4D50E7" w:rsidRPr="00025F89" w:rsidRDefault="004D50E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1D8DB727">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4D50E7" w:rsidRPr="00025F89" w:rsidRDefault="004D50E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4D50E7" w:rsidRPr="00025F89" w:rsidRDefault="004D50E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24E2B730" w:rsidR="00993D6D" w:rsidRDefault="0022633C" w:rsidP="0022633C">
      <w:pPr>
        <w:spacing w:line="360" w:lineRule="auto"/>
        <w:ind w:left="720"/>
      </w:pP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36E575B" w:rsidR="005F5826" w:rsidRDefault="00D94BE1"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6B1A3D5D">
                <wp:simplePos x="0" y="0"/>
                <wp:positionH relativeFrom="margin">
                  <wp:align>right</wp:align>
                </wp:positionH>
                <wp:positionV relativeFrom="paragraph">
                  <wp:posOffset>-512900</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4D50E7" w:rsidRPr="00025F89" w:rsidRDefault="004D50E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5.8pt;margin-top:-40.4pt;width:57pt;height:23.25pt;z-index:251624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" filled="f" stroked="f" strokeweight=".5pt">
                <v:textbox>
                  <w:txbxContent>
                    <w:p w14:paraId="37FF9387" w14:textId="3C6B4825" w:rsidR="004D50E7" w:rsidRPr="00025F89" w:rsidRDefault="004D50E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p>
    <w:p w14:paraId="10BB7A5D" w14:textId="02723BD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10BE0447">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4D50E7" w:rsidRPr="00025F89" w:rsidRDefault="004D50E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4D50E7" w:rsidRPr="00025F89" w:rsidRDefault="004D50E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3CF30A21"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64B6D56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4D50E7" w:rsidRPr="00025F89" w:rsidRDefault="004D50E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4D50E7" w:rsidRPr="00025F89" w:rsidRDefault="004D50E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5524F647">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4D50E7" w:rsidRPr="00025F89" w:rsidRDefault="004D50E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4D50E7" w:rsidRPr="00025F89" w:rsidRDefault="004D50E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1CF5517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0F442D72"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algorithm can be solved </w:t>
      </w:r>
      <w:proofErr w:type="spellStart"/>
      <w:r w:rsidR="00B91083">
        <w:t>recusively</w:t>
      </w:r>
      <w:proofErr w:type="spellEnd"/>
      <w:r w:rsidR="00B91083">
        <w:t xml:space="preserve">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9152C6E"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4C92">
        <w:t xml:space="preserve">Figure </w:t>
      </w:r>
      <w:r w:rsidR="00404C92">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4C92">
        <w:t xml:space="preserve">Figure </w:t>
      </w:r>
      <w:r w:rsidR="00404C92">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4AAF2208" w:rsidR="00510E08" w:rsidRDefault="00ED100F" w:rsidP="005327EB">
      <w:pPr>
        <w:pStyle w:val="Caption"/>
      </w:pPr>
      <w:bookmarkStart w:id="28" w:name="_Ref23790995"/>
      <w:r>
        <w:rPr>
          <w:noProof/>
          <w:lang w:eastAsia="en-AU"/>
        </w:rPr>
        <w:drawing>
          <wp:anchor distT="0" distB="0" distL="114300" distR="114300" simplePos="0" relativeHeight="251721728" behindDoc="0" locked="0" layoutInCell="1" allowOverlap="1" wp14:anchorId="2E3A1D80" wp14:editId="0608EE4B">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404C92">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28994543"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This doubles the frequency bandwidth. 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w:t>
      </w:r>
      <w:r w:rsidR="003710B8">
        <w:lastRenderedPageBreak/>
        <w:t xml:space="preserve">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404C92">
        <w:t xml:space="preserve">Figure </w:t>
      </w:r>
      <w:r w:rsidR="00404C92">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5F088181" w:rsidR="00A76B6F" w:rsidRDefault="003710B8" w:rsidP="005327EB">
      <w:pPr>
        <w:pStyle w:val="Caption"/>
      </w:pPr>
      <w:bookmarkStart w:id="29" w:name="_Ref43649358"/>
      <w:r>
        <w:rPr>
          <w:noProof/>
        </w:rPr>
        <w:drawing>
          <wp:anchor distT="0" distB="0" distL="114300" distR="114300" simplePos="0" relativeHeight="251885568" behindDoc="0" locked="0" layoutInCell="1" allowOverlap="1" wp14:anchorId="4F979FB8" wp14:editId="1FAA6753">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404C92">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66925F19"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CFDDAF0"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63CF8B2A"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 xml:space="preserve">For each </w:t>
      </w:r>
      <w:r w:rsidR="00D94BE1">
        <w:rPr>
          <w:rFonts w:eastAsiaTheme="minorEastAsia"/>
          <w:noProof/>
          <w:lang w:eastAsia="en-AU"/>
        </w:rPr>
        <mc:AlternateContent>
          <mc:Choice Requires="wps">
            <w:drawing>
              <wp:anchor distT="0" distB="0" distL="114300" distR="114300" simplePos="0" relativeHeight="252153856" behindDoc="0" locked="0" layoutInCell="1" allowOverlap="1" wp14:anchorId="0093EB7C" wp14:editId="2C1AC092">
                <wp:simplePos x="0" y="0"/>
                <wp:positionH relativeFrom="margin">
                  <wp:align>right</wp:align>
                </wp:positionH>
                <wp:positionV relativeFrom="paragraph">
                  <wp:posOffset>893502</wp:posOffset>
                </wp:positionV>
                <wp:extent cx="723900" cy="295275"/>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A19D6A" w14:textId="3E1207F5" w:rsidR="00D94BE1" w:rsidRPr="00025F89" w:rsidRDefault="00D94BE1" w:rsidP="00D94BE1">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3EB7C" id="Text Box 459" o:spid="_x0000_s1097" type="#_x0000_t202" style="position:absolute;left:0;text-align:left;margin-left:5.8pt;margin-top:70.35pt;width:57pt;height:23.25pt;z-index:2521538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" filled="f" stroked="f" strokeweight=".5pt">
                <v:textbox>
                  <w:txbxContent>
                    <w:p w14:paraId="3AA19D6A" w14:textId="3E1207F5" w:rsidR="00D94BE1" w:rsidRPr="00025F89" w:rsidRDefault="00D94BE1" w:rsidP="00D94BE1">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7163FF">
        <w:t>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741838E3"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A773BA2"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674A97D8">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404C92">
        <w:t xml:space="preserve">Figure </w:t>
      </w:r>
      <w:r w:rsidR="00404C92">
        <w:rPr>
          <w:noProof/>
        </w:rPr>
        <w:t>9</w:t>
      </w:r>
      <w:r w:rsidR="00B7370A">
        <w:fldChar w:fldCharType="end"/>
      </w:r>
      <w:r w:rsidR="00B7370A">
        <w:t>, where the red dots are samples.</w:t>
      </w:r>
    </w:p>
    <w:p w14:paraId="154B7792" w14:textId="68E32FCF" w:rsidR="009D6E63" w:rsidRDefault="00B7370A" w:rsidP="00B7370A">
      <w:pPr>
        <w:pStyle w:val="Caption"/>
      </w:pPr>
      <w:bookmarkStart w:id="31" w:name="_Ref43653150"/>
      <w:r>
        <w:t xml:space="preserve">Figure </w:t>
      </w:r>
      <w:fldSimple w:instr=" SEQ Figure \* ARABIC ">
        <w:r w:rsidR="00404C92">
          <w:rPr>
            <w:noProof/>
          </w:rPr>
          <w:t>9</w:t>
        </w:r>
      </w:fldSimple>
      <w:bookmarkEnd w:id="31"/>
      <w:r>
        <w:t xml:space="preserve"> – A time-domain representation of an example signal, with a rectangle window applied.</w:t>
      </w:r>
    </w:p>
    <w:p w14:paraId="5676B66C" w14:textId="2BB4A91D"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404C92">
        <w:t xml:space="preserve">Figure </w:t>
      </w:r>
      <w:r w:rsidR="00404C92">
        <w:rPr>
          <w:noProof/>
        </w:rPr>
        <w:t>10</w:t>
      </w:r>
      <w:r>
        <w:fldChar w:fldCharType="end"/>
      </w:r>
      <w:r>
        <w:t>.</w:t>
      </w:r>
    </w:p>
    <w:p w14:paraId="01365DEE" w14:textId="07A0EE17" w:rsidR="00B7370A" w:rsidRPr="00B7370A" w:rsidRDefault="00B7370A" w:rsidP="00B7370A">
      <w:pPr>
        <w:pStyle w:val="Caption"/>
      </w:pPr>
      <w:bookmarkStart w:id="32" w:name="_Ref43653177"/>
      <w:r>
        <w:t xml:space="preserve">Figure </w:t>
      </w:r>
      <w:fldSimple w:instr=" SEQ Figure \* ARABIC ">
        <w:r w:rsidR="00404C92">
          <w:rPr>
            <w:noProof/>
          </w:rPr>
          <w:t>10</w:t>
        </w:r>
      </w:fldSimple>
      <w:bookmarkEnd w:id="32"/>
      <w:r>
        <w:rPr>
          <w:noProof/>
        </w:rPr>
        <w:drawing>
          <wp:anchor distT="0" distB="0" distL="114300" distR="114300" simplePos="0" relativeHeight="251887616" behindDoc="0" locked="0" layoutInCell="1" allowOverlap="1" wp14:anchorId="1CD8967E" wp14:editId="33B01841">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404C92">
        <w:t xml:space="preserve">Figure </w:t>
      </w:r>
      <w:r w:rsidR="00404C92">
        <w:rPr>
          <w:noProof/>
        </w:rPr>
        <w:t>9</w:t>
      </w:r>
      <w:r>
        <w:fldChar w:fldCharType="end"/>
      </w:r>
      <w:r>
        <w:t>.</w:t>
      </w:r>
    </w:p>
    <w:p w14:paraId="4D2A9A00" w14:textId="20BE443D"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404C92">
        <w:t xml:space="preserve">Figure </w:t>
      </w:r>
      <w:r w:rsidR="00404C92">
        <w:rPr>
          <w:noProof/>
        </w:rPr>
        <w:t>11</w:t>
      </w:r>
      <w:r w:rsidR="00AD2113">
        <w:fldChar w:fldCharType="end"/>
      </w:r>
      <w:r>
        <w:t>.</w:t>
      </w:r>
    </w:p>
    <w:p w14:paraId="489458DF" w14:textId="1B1D526A" w:rsidR="000D7E7B" w:rsidRDefault="00B7370A" w:rsidP="00B7370A">
      <w:pPr>
        <w:pStyle w:val="Caption"/>
      </w:pPr>
      <w:bookmarkStart w:id="33" w:name="_Ref43653315"/>
      <w:r>
        <w:t xml:space="preserve">Figure </w:t>
      </w:r>
      <w:fldSimple w:instr=" SEQ Figure \* ARABIC ">
        <w:r w:rsidR="00404C92">
          <w:rPr>
            <w:noProof/>
          </w:rPr>
          <w:t>11</w:t>
        </w:r>
      </w:fldSimple>
      <w:bookmarkEnd w:id="33"/>
      <w:r>
        <w:rPr>
          <w:noProof/>
        </w:rPr>
        <w:drawing>
          <wp:anchor distT="0" distB="0" distL="114300" distR="114300" simplePos="0" relativeHeight="251888640" behindDoc="0" locked="0" layoutInCell="1" allowOverlap="1" wp14:anchorId="7AA1E930" wp14:editId="059F46D7">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018F608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404C92">
        <w:t xml:space="preserve">Figure </w:t>
      </w:r>
      <w:r w:rsidR="00404C92">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58B68943" w:rsidR="000D7E7B" w:rsidRDefault="00AD2113" w:rsidP="00AD2113">
      <w:pPr>
        <w:pStyle w:val="Caption"/>
      </w:pPr>
      <w:bookmarkStart w:id="34" w:name="_Ref43653431"/>
      <w:r>
        <w:t xml:space="preserve">Figure </w:t>
      </w:r>
      <w:fldSimple w:instr=" SEQ Figure \* ARABIC ">
        <w:r w:rsidR="00404C92">
          <w:rPr>
            <w:noProof/>
          </w:rPr>
          <w:t>12</w:t>
        </w:r>
      </w:fldSimple>
      <w:bookmarkEnd w:id="34"/>
      <w:r>
        <w:rPr>
          <w:noProof/>
        </w:rPr>
        <w:drawing>
          <wp:anchor distT="0" distB="0" distL="114300" distR="114300" simplePos="0" relativeHeight="251889664" behindDoc="0" locked="0" layoutInCell="1" allowOverlap="1" wp14:anchorId="22DABF60" wp14:editId="4A6D55AF">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404C92">
        <w:t xml:space="preserve">Figure </w:t>
      </w:r>
      <w:r w:rsidR="00404C92">
        <w:rPr>
          <w:noProof/>
        </w:rPr>
        <w:t>11</w:t>
      </w:r>
      <w:r>
        <w:fldChar w:fldCharType="end"/>
      </w:r>
      <w:r>
        <w:t>.</w:t>
      </w:r>
    </w:p>
    <w:p w14:paraId="52535AA6" w14:textId="323BEE42"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404C92">
        <w:t xml:space="preserve">Figure </w:t>
      </w:r>
      <w:r w:rsidR="00404C92">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404C92">
        <w:t xml:space="preserve">Figure </w:t>
      </w:r>
      <w:r w:rsidR="00404C92">
        <w:rPr>
          <w:noProof/>
        </w:rPr>
        <w:t>11</w:t>
      </w:r>
      <w:r w:rsidR="00361E9E">
        <w:fldChar w:fldCharType="end"/>
      </w:r>
      <w:r>
        <w:t>, however now it has been multiplied by a triangular window.</w:t>
      </w:r>
    </w:p>
    <w:p w14:paraId="6499F55C" w14:textId="24084652" w:rsidR="009D6E63" w:rsidRDefault="00AD2113" w:rsidP="00AD2113">
      <w:pPr>
        <w:pStyle w:val="Caption"/>
      </w:pPr>
      <w:bookmarkStart w:id="35" w:name="_Ref43653972"/>
      <w:r>
        <w:lastRenderedPageBreak/>
        <w:t xml:space="preserve">Figure </w:t>
      </w:r>
      <w:fldSimple w:instr=" SEQ Figure \* ARABIC ">
        <w:r w:rsidR="00404C92">
          <w:rPr>
            <w:noProof/>
          </w:rPr>
          <w:t>13</w:t>
        </w:r>
      </w:fldSimple>
      <w:bookmarkEnd w:id="35"/>
      <w:r>
        <w:rPr>
          <w:noProof/>
        </w:rPr>
        <w:drawing>
          <wp:anchor distT="0" distB="0" distL="114300" distR="114300" simplePos="0" relativeHeight="251890688" behindDoc="0" locked="0" layoutInCell="1" allowOverlap="1" wp14:anchorId="14A45C20" wp14:editId="5F7D0186">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404C92">
        <w:t xml:space="preserve">Figure </w:t>
      </w:r>
      <w:r w:rsidR="00404C92">
        <w:rPr>
          <w:noProof/>
        </w:rPr>
        <w:t>11</w:t>
      </w:r>
      <w:r>
        <w:fldChar w:fldCharType="end"/>
      </w:r>
      <w:r>
        <w:t>, multiplied by a triangular window.</w:t>
      </w:r>
    </w:p>
    <w:p w14:paraId="0CA31749" w14:textId="5435BEFA"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404C92">
        <w:t xml:space="preserve">Figure </w:t>
      </w:r>
      <w:r w:rsidR="00404C92">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404C92">
        <w:t xml:space="preserve">Figure </w:t>
      </w:r>
      <w:r w:rsidR="00404C92">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404C92">
        <w:t xml:space="preserve">Figure </w:t>
      </w:r>
      <w:r w:rsidR="00404C92">
        <w:rPr>
          <w:noProof/>
        </w:rPr>
        <w:t>12</w:t>
      </w:r>
      <w:r w:rsidR="00361E9E">
        <w:fldChar w:fldCharType="end"/>
      </w:r>
      <w:r w:rsidR="00361E9E">
        <w:t>, and there is less power in neighbouring frequency bins.</w:t>
      </w:r>
    </w:p>
    <w:p w14:paraId="5EBD5634" w14:textId="79B5E58A" w:rsidR="009D6E63" w:rsidRDefault="00361E9E" w:rsidP="00361E9E">
      <w:pPr>
        <w:pStyle w:val="Caption"/>
      </w:pPr>
      <w:bookmarkStart w:id="36" w:name="_Ref43654008"/>
      <w:r>
        <w:t xml:space="preserve">Figure </w:t>
      </w:r>
      <w:fldSimple w:instr=" SEQ Figure \* ARABIC ">
        <w:r w:rsidR="00404C92">
          <w:rPr>
            <w:noProof/>
          </w:rPr>
          <w:t>14</w:t>
        </w:r>
      </w:fldSimple>
      <w:bookmarkEnd w:id="36"/>
      <w:r>
        <w:rPr>
          <w:noProof/>
        </w:rPr>
        <w:drawing>
          <wp:anchor distT="0" distB="0" distL="114300" distR="114300" simplePos="0" relativeHeight="251891712" behindDoc="0" locked="0" layoutInCell="1" allowOverlap="1" wp14:anchorId="7114515E" wp14:editId="59B0618C">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404C92">
        <w:t xml:space="preserve">Figure </w:t>
      </w:r>
      <w:r w:rsidR="00404C92">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217820CE"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5E9B18F7">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54C80524" w:rsidR="004D50E7" w:rsidRPr="00025F89" w:rsidRDefault="004D50E7"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8"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27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" filled="f" stroked="f" strokeweight=".5pt">
                <v:textbox>
                  <w:txbxContent>
                    <w:p w14:paraId="070D8D8C" w14:textId="54C80524" w:rsidR="004D50E7" w:rsidRPr="00025F89" w:rsidRDefault="004D50E7"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7F19A527">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C518C99" w:rsidR="004D50E7" w:rsidRPr="00025F89" w:rsidRDefault="004D50E7" w:rsidP="00025F89">
                            <w:pPr>
                              <w:jc w:val="right"/>
                              <w:rPr>
                                <w:lang w:val="en-US"/>
                              </w:rPr>
                            </w:pPr>
                            <w:r w:rsidRPr="00025F89">
                              <w:rPr>
                                <w:lang w:val="en-US"/>
                              </w:rPr>
                              <w:t>(</w:t>
                            </w:r>
                            <w:r w:rsidR="00D94BE1">
                              <w:rPr>
                                <w:lang w:val="en-US"/>
                              </w:rPr>
                              <w:t>1</w:t>
                            </w:r>
                            <w:r>
                              <w:rPr>
                                <w:lang w:val="en-US"/>
                              </w:rPr>
                              <w:t>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9"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cAP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9N3ADzECAABaBAAADgAAAAAAAAAAAAAA&#10;AAAuAgAAZHJzL2Uyb0RvYy54bWxQSwECLQAUAAYACAAAACEAAGZI7uIAAAALAQAADwAAAAAAAAAA&#10;AAAAAACLBAAAZHJzL2Rvd25yZXYueG1sUEsFBgAAAAAEAAQA8wAAAJoFAAAAAA==&#10;" filled="f" stroked="f" strokeweight=".5pt">
                <v:textbox>
                  <w:txbxContent>
                    <w:p w14:paraId="2742B7B3" w14:textId="1C518C99" w:rsidR="004D50E7" w:rsidRPr="00025F89" w:rsidRDefault="004D50E7" w:rsidP="00025F89">
                      <w:pPr>
                        <w:jc w:val="right"/>
                        <w:rPr>
                          <w:lang w:val="en-US"/>
                        </w:rPr>
                      </w:pPr>
                      <w:r w:rsidRPr="00025F89">
                        <w:rPr>
                          <w:lang w:val="en-US"/>
                        </w:rPr>
                        <w:t>(</w:t>
                      </w:r>
                      <w:r w:rsidR="00D94BE1">
                        <w:rPr>
                          <w:lang w:val="en-US"/>
                        </w:rPr>
                        <w:t>1</w:t>
                      </w:r>
                      <w:r>
                        <w:rPr>
                          <w:lang w:val="en-US"/>
                        </w:rPr>
                        <w:t>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27C6EC63"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404C92">
        <w:t xml:space="preserve">Figure </w:t>
      </w:r>
      <w:r w:rsidR="00404C92">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302BCDAD" w:rsidR="00D556BF" w:rsidRDefault="007A57CD" w:rsidP="00592598">
      <w:pPr>
        <w:pStyle w:val="Caption"/>
      </w:pPr>
      <w:bookmarkStart w:id="39" w:name="_Ref43666069"/>
      <w:r>
        <w:rPr>
          <w:noProof/>
        </w:rPr>
        <mc:AlternateContent>
          <mc:Choice Requires="wpg">
            <w:drawing>
              <wp:anchor distT="0" distB="0" distL="114300" distR="114300" simplePos="0" relativeHeight="251945984" behindDoc="0" locked="0" layoutInCell="1" allowOverlap="1" wp14:anchorId="592D8420" wp14:editId="15E1B8D0">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8973B74" id="Group 299" o:spid="_x0000_s1026" style="position:absolute;margin-left:0;margin-top:505.2pt;width:198pt;height:129.75pt;z-index:251945984;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404C92">
          <w:rPr>
            <w:noProof/>
          </w:rPr>
          <w:t>15</w:t>
        </w:r>
      </w:fldSimple>
      <w:bookmarkEnd w:id="39"/>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t>Linear Discriminant Analysis (LDA)</w:t>
      </w:r>
      <w:bookmarkEnd w:id="40"/>
      <w:bookmarkEnd w:id="41"/>
    </w:p>
    <w:p w14:paraId="00E430BB" w14:textId="39825CD0"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404C92">
        <w:t xml:space="preserve">Figure </w:t>
      </w:r>
      <w:r w:rsidR="00404C92">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2854420B" w:rsidR="00443FEC" w:rsidRDefault="00443FEC" w:rsidP="00592598">
      <w:pPr>
        <w:pStyle w:val="Caption"/>
      </w:pPr>
      <w:r>
        <w:rPr>
          <w:noProof/>
        </w:rPr>
        <mc:AlternateContent>
          <mc:Choice Requires="wpg">
            <w:drawing>
              <wp:anchor distT="0" distB="0" distL="114300" distR="114300" simplePos="0" relativeHeight="251958272" behindDoc="0" locked="0" layoutInCell="1" allowOverlap="1" wp14:anchorId="5F63EF3E" wp14:editId="0F7BCFEB">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4D50E7" w:rsidRPr="006B7625" w:rsidRDefault="004D50E7">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100"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5f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t7kZ5xrKLm38TDPA9R7/Uqmy+A/1CN8zTwZ27M/W7KxxGD&#10;LMWQDR0pxJ3YUZ7LmhSK8KduH5/wdcuBXImyxNwX0jg07CX37TyMT2WlPo75u1RNI3Odt7ttG9Ex&#10;j6RjNHavF5X+ogukk17m6dukSYbnGtUnmSuWophl8s2f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RfjeXw0KAAB5&#10;hwAADgAAAAAAAAAAAAAAAAAuAgAAZHJzL2Uyb0RvYy54bWxQSwECLQAUAAYACAAAACEA23DYnuAA&#10;AAAJAQAADwAAAAAAAAAAAAAAAABnDAAAZHJzL2Rvd25yZXYueG1sUEsFBgAAAAAEAAQA8wAAAHQN&#10;AAAAAA==&#10;">
                <v:group id="Group 334" o:spid="_x0000_s1101"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2"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3"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4"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5"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6"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7"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8"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9"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10"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1"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2"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3"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4"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5"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6"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7"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8"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9"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20"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1"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2"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3"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4"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5"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6"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7"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8"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9"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30"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1"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2"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3"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4"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5"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4D50E7" w:rsidRPr="006B7625" w:rsidRDefault="004D50E7">
                        <w:pPr>
                          <w:rPr>
                            <w:lang w:val="en-US"/>
                          </w:rPr>
                        </w:pPr>
                        <w:r>
                          <w:rPr>
                            <w:lang w:val="en-US"/>
                          </w:rPr>
                          <w:t>Vector of maximum class variance</w:t>
                        </w:r>
                      </w:p>
                    </w:txbxContent>
                  </v:textbox>
                </v:shape>
                <v:shape id="Straight Arrow Connector 336" o:spid="_x0000_s1136"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404C92">
          <w:rPr>
            <w:noProof/>
          </w:rPr>
          <w:t>16</w:t>
        </w:r>
      </w:fldSimple>
      <w:bookmarkEnd w:id="42"/>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t>Quadratic Discriminant Analysis (QDA)</w:t>
      </w:r>
      <w:bookmarkEnd w:id="43"/>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9DBA89A"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404C92">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1974FC70"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404C92">
        <w:t xml:space="preserve">Figure </w:t>
      </w:r>
      <w:r w:rsidR="00404C92">
        <w:rPr>
          <w:noProof/>
        </w:rPr>
        <w:t>17</w:t>
      </w:r>
      <w:r w:rsidR="00FF0731">
        <w:fldChar w:fldCharType="end"/>
      </w:r>
      <w:r w:rsidR="00FF0731">
        <w:t xml:space="preserve"> below. </w:t>
      </w:r>
    </w:p>
    <w:p w14:paraId="6CE2AFA9" w14:textId="2C496900" w:rsidR="00FF0731" w:rsidRDefault="00592598" w:rsidP="00FF0731">
      <w:pPr>
        <w:pStyle w:val="Caption"/>
      </w:pPr>
      <w:bookmarkStart w:id="45" w:name="_Ref43721791"/>
      <w:r>
        <w:rPr>
          <w:noProof/>
        </w:rPr>
        <w:lastRenderedPageBreak/>
        <w:drawing>
          <wp:anchor distT="0" distB="0" distL="114300" distR="114300" simplePos="0" relativeHeight="251988992" behindDoc="0" locked="0" layoutInCell="1" allowOverlap="1" wp14:anchorId="578E7635" wp14:editId="1BE4215F">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404C92">
          <w:rPr>
            <w:noProof/>
          </w:rPr>
          <w:t>17</w:t>
        </w:r>
      </w:fldSimple>
      <w:bookmarkEnd w:id="45"/>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0EC01600" w:rsidR="00265191" w:rsidRDefault="004422F2" w:rsidP="00265191">
      <w:pPr>
        <w:pStyle w:val="Caption"/>
      </w:pPr>
      <w:r>
        <w:rPr>
          <w:noProof/>
        </w:rPr>
        <mc:AlternateContent>
          <mc:Choice Requires="wpg">
            <w:drawing>
              <wp:anchor distT="0" distB="0" distL="114300" distR="114300" simplePos="0" relativeHeight="251965440" behindDoc="0" locked="0" layoutInCell="1" allowOverlap="1" wp14:anchorId="7607C893" wp14:editId="19E0F96E">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4D50E7" w:rsidRDefault="004D50E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4D50E7" w:rsidRDefault="004D50E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4D50E7" w:rsidRPr="007F0BE7" w:rsidRDefault="004D50E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7" style="position:absolute;left:0;text-align:left;margin-left:0;margin-top:6.85pt;width:230.65pt;height:249.1pt;z-index:251965440;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">
                <v:shape id="Picture 337" o:spid="_x0000_s1138"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39"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4D50E7" w:rsidRDefault="004D50E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40"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4D50E7" w:rsidRDefault="004D50E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1"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4D50E7" w:rsidRPr="007F0BE7" w:rsidRDefault="004D50E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fldSimple w:instr=" SEQ Figure \* ARABIC ">
        <w:r w:rsidR="00404C92">
          <w:rPr>
            <w:noProof/>
          </w:rPr>
          <w:t>18</w:t>
        </w:r>
      </w:fldSimple>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3872" behindDoc="0" locked="0" layoutInCell="1" allowOverlap="1" wp14:anchorId="68BB0C1F" wp14:editId="66CDA21D">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2"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pfHhg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">
                <v:group id="Group 353" o:spid="_x0000_s114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5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2"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359A05B6" w:rsidR="00071A70" w:rsidRDefault="00C26760" w:rsidP="00592598">
      <w:pPr>
        <w:pStyle w:val="Caption"/>
        <w:rPr>
          <w:noProof/>
        </w:rPr>
      </w:pPr>
      <w:bookmarkStart w:id="46" w:name="_Ref43719017"/>
      <w:r>
        <w:t xml:space="preserve">Figure </w:t>
      </w:r>
      <w:fldSimple w:instr=" SEQ Figure \* ARABIC ">
        <w:r w:rsidR="00404C92">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70C7FADF"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404C92">
        <w:t xml:space="preserve">Figure </w:t>
      </w:r>
      <w:r w:rsidR="00404C92">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404C92">
        <w:t xml:space="preserve">Figure </w:t>
      </w:r>
      <w:r w:rsidR="00404C92">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404C92">
        <w:t xml:space="preserve">Figure </w:t>
      </w:r>
      <w:r w:rsidR="00404C92">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46E9F86E"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7968" behindDoc="0" locked="0" layoutInCell="1" allowOverlap="1" wp14:anchorId="49DF4A27" wp14:editId="79D1125E">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4"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b382Q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">
                <v:group id="Group 357" o:spid="_x0000_s1155"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6"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7"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8"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9"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60"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1"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2"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3"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4"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5"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6"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7"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404C92">
          <w:rPr>
            <w:noProof/>
          </w:rPr>
          <w:t>20</w:t>
        </w:r>
      </w:fldSimple>
      <w:bookmarkEnd w:id="47"/>
      <w:r>
        <w:t xml:space="preserve"> – The level plot from </w:t>
      </w:r>
      <w:r>
        <w:fldChar w:fldCharType="begin"/>
      </w:r>
      <w:r>
        <w:instrText xml:space="preserve"> REF _Ref43719017 \h </w:instrText>
      </w:r>
      <w:r>
        <w:fldChar w:fldCharType="separate"/>
      </w:r>
      <w:r w:rsidR="00404C92">
        <w:t xml:space="preserve">Figure </w:t>
      </w:r>
      <w:r w:rsidR="00404C92">
        <w:rPr>
          <w:noProof/>
        </w:rPr>
        <w:t>19</w:t>
      </w:r>
      <w:r>
        <w:fldChar w:fldCharType="end"/>
      </w:r>
      <w:r>
        <w:t>, with the classification constraint overlaid in red.</w:t>
      </w:r>
    </w:p>
    <w:p w14:paraId="5449CE54" w14:textId="24DDFBD2" w:rsidR="006D732E"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5904" behindDoc="0" locked="0" layoutInCell="1" allowOverlap="1" wp14:anchorId="73A5D189" wp14:editId="7312766A">
                <wp:simplePos x="0" y="0"/>
                <wp:positionH relativeFrom="margin">
                  <wp:align>right</wp:align>
                </wp:positionH>
                <wp:positionV relativeFrom="paragraph">
                  <wp:posOffset>855137</wp:posOffset>
                </wp:positionV>
                <wp:extent cx="723900" cy="29527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F8B9961" w14:textId="6B74786C" w:rsidR="00D94BE1" w:rsidRPr="00025F89" w:rsidRDefault="00D94BE1" w:rsidP="00D94BE1">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5D189" id="Text Box 476" o:spid="_x0000_s1168" type="#_x0000_t202" style="position:absolute;left:0;text-align:left;margin-left:5.8pt;margin-top:67.35pt;width:57pt;height:23.25pt;z-index:2521559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" filled="f" stroked="f" strokeweight=".5pt">
                <v:textbox>
                  <w:txbxContent>
                    <w:p w14:paraId="7F8B9961" w14:textId="6B74786C" w:rsidR="00D94BE1" w:rsidRPr="00025F89" w:rsidRDefault="00D94BE1" w:rsidP="00D94BE1">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502177">
        <w:t>At both points, the gradients of the normal to the loss function and the classification function are colinear.</w:t>
      </w:r>
      <w:r w:rsidR="006D732E">
        <w:t xml:space="preserve"> </w:t>
      </w:r>
      <w:r w:rsidR="00502177">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632372E7" w:rsidR="00F873BB"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7952" behindDoc="0" locked="0" layoutInCell="1" allowOverlap="1" wp14:anchorId="05049B1B" wp14:editId="61FBF323">
                <wp:simplePos x="0" y="0"/>
                <wp:positionH relativeFrom="margin">
                  <wp:align>right</wp:align>
                </wp:positionH>
                <wp:positionV relativeFrom="paragraph">
                  <wp:posOffset>373229</wp:posOffset>
                </wp:positionV>
                <wp:extent cx="723900" cy="295275"/>
                <wp:effectExtent l="0" t="0" r="0" b="0"/>
                <wp:wrapNone/>
                <wp:docPr id="477" name="Text Box 4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3CB5E7" w14:textId="3086E36F" w:rsidR="00D94BE1" w:rsidRPr="00025F89" w:rsidRDefault="00D94BE1" w:rsidP="00D94BE1">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49B1B" id="Text Box 477" o:spid="_x0000_s1169" type="#_x0000_t202" style="position:absolute;left:0;text-align:left;margin-left:5.8pt;margin-top:29.4pt;width:57pt;height:23.25pt;z-index:2521579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" filled="f" stroked="f" strokeweight=".5pt">
                <v:textbox>
                  <w:txbxContent>
                    <w:p w14:paraId="6E3CB5E7" w14:textId="3086E36F" w:rsidR="00D94BE1" w:rsidRPr="00025F89" w:rsidRDefault="00D94BE1" w:rsidP="00D94BE1">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C72331">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0DB13AA5"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404E8DE1"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404C92">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40FED0F5"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404C92">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404C92">
        <w:t xml:space="preserve">Figure </w:t>
      </w:r>
      <w:r w:rsidR="00404C92">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40A2619B" w:rsidR="00EB5236" w:rsidRPr="00EB5236" w:rsidRDefault="00592598" w:rsidP="00EB5236">
      <w:pPr>
        <w:pStyle w:val="Caption"/>
      </w:pPr>
      <w:bookmarkStart w:id="49" w:name="_Ref43728507"/>
      <w:r>
        <w:rPr>
          <w:noProof/>
        </w:rPr>
        <mc:AlternateContent>
          <mc:Choice Requires="wpg">
            <w:drawing>
              <wp:anchor distT="0" distB="0" distL="114300" distR="114300" simplePos="0" relativeHeight="251998208" behindDoc="0" locked="0" layoutInCell="1" allowOverlap="1" wp14:anchorId="7ECDE94B" wp14:editId="64BA8633">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BE56F04"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404C92">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62BB3BA6">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1779467C" w:rsidR="004D50E7" w:rsidRPr="00025F89" w:rsidRDefault="004D50E7" w:rsidP="00025F89">
                            <w:pPr>
                              <w:jc w:val="right"/>
                              <w:rPr>
                                <w:lang w:val="en-US"/>
                              </w:rPr>
                            </w:pPr>
                            <w:r w:rsidRPr="00025F89">
                              <w:rPr>
                                <w:lang w:val="en-US"/>
                              </w:rPr>
                              <w:t>(</w:t>
                            </w:r>
                            <w:r w:rsidR="00D94BE1">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70"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PVwlLQxAgAAWgQAAA4AAAAAAAAAAAAAAAAALgIA&#10;AGRycy9lMm9Eb2MueG1sUEsBAi0AFAAGAAgAAAAhAN7xyVHdAAAABgEAAA8AAAAAAAAAAAAAAAAA&#10;iwQAAGRycy9kb3ducmV2LnhtbFBLBQYAAAAABAAEAPMAAACVBQAAAAA=&#10;" filled="f" stroked="f" strokeweight=".5pt">
                <v:textbox>
                  <w:txbxContent>
                    <w:p w14:paraId="4625F86B" w14:textId="1779467C" w:rsidR="004D50E7" w:rsidRPr="00025F89" w:rsidRDefault="004D50E7" w:rsidP="00025F89">
                      <w:pPr>
                        <w:jc w:val="right"/>
                        <w:rPr>
                          <w:lang w:val="en-US"/>
                        </w:rPr>
                      </w:pPr>
                      <w:r w:rsidRPr="00025F89">
                        <w:rPr>
                          <w:lang w:val="en-US"/>
                        </w:rPr>
                        <w:t>(</w:t>
                      </w:r>
                      <w:r w:rsidR="00D94BE1">
                        <w:rPr>
                          <w:lang w:val="en-US"/>
                        </w:rPr>
                        <w:t>13</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242B5160"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404C92">
        <w:t xml:space="preserve">Figure </w:t>
      </w:r>
      <w:r w:rsidR="00404C92">
        <w:rPr>
          <w:noProof/>
        </w:rPr>
        <w:t>22</w:t>
      </w:r>
      <w:r w:rsidR="00D5055C">
        <w:fldChar w:fldCharType="end"/>
      </w:r>
      <w:r w:rsidR="00D5055C">
        <w:t>.</w:t>
      </w:r>
    </w:p>
    <w:p w14:paraId="71293DBD" w14:textId="0A478B0E" w:rsidR="009763B9" w:rsidRDefault="009763B9" w:rsidP="00592598">
      <w:pPr>
        <w:pStyle w:val="Caption"/>
      </w:pPr>
      <w:r>
        <w:rPr>
          <w:noProof/>
          <w:lang w:eastAsia="en-AU"/>
        </w:rPr>
        <w:lastRenderedPageBreak/>
        <mc:AlternateContent>
          <mc:Choice Requires="wpg">
            <w:drawing>
              <wp:anchor distT="0" distB="0" distL="114300" distR="114300" simplePos="0" relativeHeight="251607040" behindDoc="0" locked="0" layoutInCell="1" allowOverlap="1" wp14:anchorId="7B1CEA73" wp14:editId="43EC4970">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4D50E7" w:rsidRPr="002F3553" w:rsidRDefault="004D50E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4D50E7" w:rsidRPr="002F3553" w:rsidRDefault="004D50E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71" style="position:absolute;left:0;text-align:left;margin-left:-13.05pt;margin-top:0;width:438.25pt;height:509.75pt;z-index:25160704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">
                <v:group id="Group 19" o:spid="_x0000_s1172"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73"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7" o:title=""/>
                  </v:shape>
                  <v:shape id="Picture 16" o:spid="_x0000_s1174"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8" o:title=""/>
                  </v:shape>
                </v:group>
                <v:shape id="Text Box 37" o:spid="_x0000_s1175"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4D50E7" w:rsidRPr="002F3553" w:rsidRDefault="004D50E7" w:rsidP="002F3553">
                        <w:pPr>
                          <w:jc w:val="center"/>
                          <w:rPr>
                            <w:lang w:val="en-US"/>
                          </w:rPr>
                        </w:pPr>
                        <w:r>
                          <w:rPr>
                            <w:lang w:val="en-US"/>
                          </w:rPr>
                          <w:t>(a)</w:t>
                        </w:r>
                      </w:p>
                    </w:txbxContent>
                  </v:textbox>
                </v:shape>
                <v:shape id="Text Box 38" o:spid="_x0000_s1176"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4D50E7" w:rsidRPr="002F3553" w:rsidRDefault="004D50E7"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404C92">
          <w:rPr>
            <w:noProof/>
          </w:rPr>
          <w:t>22</w:t>
        </w:r>
      </w:fldSimple>
      <w:bookmarkEnd w:id="54"/>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0BD670A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404C92">
        <w:t xml:space="preserve">Figure </w:t>
      </w:r>
      <w:r w:rsidR="00404C92">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04C92">
        <w:t xml:space="preserve">Table </w:t>
      </w:r>
      <w:r w:rsidR="00404C92">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35E60AFF" w:rsidR="004E7070" w:rsidRDefault="004E7070" w:rsidP="004E7070">
      <w:pPr>
        <w:pStyle w:val="Caption"/>
      </w:pPr>
      <w:bookmarkStart w:id="56" w:name="_Ref23791327"/>
      <w:r>
        <w:t xml:space="preserve">Table </w:t>
      </w:r>
      <w:fldSimple w:instr=" SEQ Table \* ARABIC ">
        <w:r w:rsidR="00404C92">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5E8F3D1C"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5ACA2A5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404C92">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578F9D3E"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404C92">
        <w:t xml:space="preserve">Figure </w:t>
      </w:r>
      <w:r w:rsidR="00404C92">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404C92">
        <w:t xml:space="preserve">Table </w:t>
      </w:r>
      <w:r w:rsidR="00404C92">
        <w:rPr>
          <w:noProof/>
        </w:rPr>
        <w:t>3</w:t>
      </w:r>
      <w:r w:rsidR="00336D1A">
        <w:fldChar w:fldCharType="end"/>
      </w:r>
      <w:r w:rsidR="00FF6066">
        <w:t>.</w:t>
      </w:r>
    </w:p>
    <w:p w14:paraId="0BFDF20D" w14:textId="293848C4" w:rsidR="00336D1A" w:rsidRDefault="00336D1A" w:rsidP="004E7070"/>
    <w:p w14:paraId="3AE92618" w14:textId="12EF98B9" w:rsidR="00336D1A" w:rsidRDefault="00336D1A" w:rsidP="00336D1A">
      <w:pPr>
        <w:pStyle w:val="Caption"/>
      </w:pPr>
      <w:bookmarkStart w:id="58" w:name="_Ref23791368"/>
      <w:r>
        <w:t xml:space="preserve">Table </w:t>
      </w:r>
      <w:fldSimple w:instr=" SEQ Table \* ARABIC ">
        <w:r w:rsidR="00404C92">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CC2C703" w:rsidR="00974D86" w:rsidRPr="009B2B49" w:rsidRDefault="00974D86" w:rsidP="00974D86">
      <w:pPr>
        <w:pStyle w:val="Caption"/>
      </w:pPr>
      <w:bookmarkStart w:id="59" w:name="_Ref24019092"/>
      <w:r>
        <w:lastRenderedPageBreak/>
        <w:t xml:space="preserve">Figure </w:t>
      </w:r>
      <w:fldSimple w:instr=" SEQ Figure \* ARABIC ">
        <w:r w:rsidR="00404C92">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18C872C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47BEBEC6" w:rsidR="00B56F23" w:rsidRDefault="00674A14" w:rsidP="002E6F4B">
      <w:pPr>
        <w:spacing w:line="360" w:lineRule="auto"/>
      </w:pPr>
      <w:r>
        <w:rPr>
          <w:noProof/>
          <w:lang w:eastAsia="en-AU"/>
        </w:rPr>
        <w:drawing>
          <wp:anchor distT="0" distB="0" distL="114300" distR="114300" simplePos="0" relativeHeight="251582464" behindDoc="0" locked="0" layoutInCell="1" allowOverlap="1" wp14:anchorId="2EFE5808" wp14:editId="5CE8F8B7">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4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404C92">
        <w:t xml:space="preserve">Figure </w:t>
      </w:r>
      <w:r w:rsidR="00404C92">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404C92">
        <w:t xml:space="preserve">Figure </w:t>
      </w:r>
      <w:r w:rsidR="00404C92">
        <w:rPr>
          <w:noProof/>
        </w:rPr>
        <w:t>25</w:t>
      </w:r>
      <w:r w:rsidR="008D57FF">
        <w:fldChar w:fldCharType="end"/>
      </w:r>
      <w:r>
        <w:t>.</w:t>
      </w:r>
    </w:p>
    <w:p w14:paraId="67661F73" w14:textId="48BEFD20" w:rsidR="00674A14" w:rsidRDefault="008D57FF" w:rsidP="008D57FF">
      <w:pPr>
        <w:pStyle w:val="Caption"/>
      </w:pPr>
      <w:bookmarkStart w:id="61" w:name="_Ref23791522"/>
      <w:r>
        <w:t xml:space="preserve">Figure </w:t>
      </w:r>
      <w:fldSimple w:instr=" SEQ Figure \* ARABIC ">
        <w:r w:rsidR="00404C92">
          <w:rPr>
            <w:noProof/>
          </w:rPr>
          <w:t>25</w:t>
        </w:r>
      </w:fldSimple>
      <w:bookmarkEnd w:id="61"/>
      <w:r>
        <w:t xml:space="preserve"> - A modified system block diagram, indicating the selected functional blocks of the proposed system.</w:t>
      </w:r>
    </w:p>
    <w:p w14:paraId="160A1639" w14:textId="34EEA49F"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404C92">
        <w:t xml:space="preserve">Figure </w:t>
      </w:r>
      <w:r w:rsidR="00404C92">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709A60F0">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4D50E7" w:rsidRPr="003B3762" w:rsidRDefault="004D50E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7"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1XOJkg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">
                <v:shape id="Picture 44" o:spid="_x0000_s1178"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3" o:title=""/>
                </v:shape>
                <v:line id="Straight Connector 69" o:spid="_x0000_s1179"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80"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4D50E7" w:rsidRPr="003B3762" w:rsidRDefault="004D50E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81"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82"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168CFD06" w:rsidR="005040F2" w:rsidRDefault="008D57FF" w:rsidP="008D57FF">
      <w:pPr>
        <w:pStyle w:val="Caption"/>
      </w:pPr>
      <w:bookmarkStart w:id="62" w:name="_Ref23791597"/>
      <w:r>
        <w:t xml:space="preserve">Figure </w:t>
      </w:r>
      <w:fldSimple w:instr=" SEQ Figure \* ARABIC ">
        <w:r w:rsidR="00404C92">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0D94CC9D" w:rsidR="0064617F" w:rsidRDefault="0064617F" w:rsidP="002E6F4B">
      <w:pPr>
        <w:spacing w:line="360" w:lineRule="auto"/>
        <w:ind w:left="360"/>
      </w:pPr>
      <w:r>
        <w:rPr>
          <w:noProof/>
          <w:lang w:eastAsia="en-AU"/>
        </w:rPr>
        <w:drawing>
          <wp:anchor distT="0" distB="0" distL="114300" distR="114300" simplePos="0" relativeHeight="251583488" behindDoc="0" locked="0" layoutInCell="1" allowOverlap="1" wp14:anchorId="7DC0315A" wp14:editId="6D85DCE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4">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404C92">
        <w:t xml:space="preserve">Figure </w:t>
      </w:r>
      <w:r w:rsidR="00404C92">
        <w:rPr>
          <w:noProof/>
        </w:rPr>
        <w:t>27</w:t>
      </w:r>
      <w:r w:rsidR="00565E52">
        <w:fldChar w:fldCharType="end"/>
      </w:r>
      <w:r w:rsidR="00842941">
        <w:t xml:space="preserve">. </w:t>
      </w:r>
    </w:p>
    <w:p w14:paraId="7527CDD6" w14:textId="65D1417F" w:rsidR="00565E52" w:rsidRDefault="00565E52" w:rsidP="000C065F">
      <w:pPr>
        <w:pStyle w:val="Caption"/>
      </w:pPr>
      <w:bookmarkStart w:id="64" w:name="_Ref23791930"/>
      <w:r>
        <w:t xml:space="preserve">Figure </w:t>
      </w:r>
      <w:fldSimple w:instr=" SEQ Figure \* ARABIC ">
        <w:r w:rsidR="00404C92">
          <w:rPr>
            <w:noProof/>
          </w:rPr>
          <w:t>27</w:t>
        </w:r>
      </w:fldSimple>
      <w:bookmarkEnd w:id="64"/>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2D6F725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404C92">
        <w:t xml:space="preserve">Table </w:t>
      </w:r>
      <w:r w:rsidR="00404C92">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382FA409" w:rsidR="00F46CF7" w:rsidRDefault="00F46CF7" w:rsidP="00F46CF7">
      <w:pPr>
        <w:pStyle w:val="Caption"/>
      </w:pPr>
      <w:bookmarkStart w:id="65" w:name="_Ref23791973"/>
      <w:r>
        <w:lastRenderedPageBreak/>
        <w:t xml:space="preserve">Table </w:t>
      </w:r>
      <w:fldSimple w:instr=" SEQ Table \* ARABIC ">
        <w:r w:rsidR="00404C92">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20328197"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404C92" w:rsidRPr="00176B53">
        <w:t xml:space="preserve">Figure </w:t>
      </w:r>
      <w:r w:rsidR="00404C92">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404C92">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404C92">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404C92">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404C92">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E15EA6E"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6560" behindDoc="0" locked="0" layoutInCell="1" allowOverlap="1" wp14:anchorId="7043AE8F" wp14:editId="43799F81">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404C92">
          <w:rPr>
            <w:noProof/>
          </w:rPr>
          <w:t>28</w:t>
        </w:r>
      </w:fldSimple>
      <w:bookmarkEnd w:id="67"/>
      <w:r w:rsidR="00F46CF7" w:rsidRPr="00176B53">
        <w:t xml:space="preserve"> - The PCB layout of the Data Acquisition Board.</w:t>
      </w:r>
    </w:p>
    <w:p w14:paraId="49D3C45A" w14:textId="08AFCCE4" w:rsidR="00F46CF7" w:rsidRDefault="000768E8" w:rsidP="00F46CF7">
      <w:pPr>
        <w:pStyle w:val="Caption"/>
      </w:pPr>
      <w:bookmarkStart w:id="68" w:name="_Ref23792082"/>
      <w:r>
        <w:rPr>
          <w:noProof/>
        </w:rPr>
        <w:drawing>
          <wp:inline distT="0" distB="0" distL="0" distR="0" wp14:anchorId="212698BF" wp14:editId="2BE8FA3F">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404C92">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38FA3B8C"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404C92">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013763E3"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404C92">
        <w:t xml:space="preserve">Table </w:t>
      </w:r>
      <w:r w:rsidR="00404C92">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404C92">
        <w:t xml:space="preserve">Table </w:t>
      </w:r>
      <w:r w:rsidR="00404C92">
        <w:rPr>
          <w:noProof/>
        </w:rPr>
        <w:t>6</w:t>
      </w:r>
      <w:r w:rsidR="009009DE">
        <w:fldChar w:fldCharType="end"/>
      </w:r>
      <w:r w:rsidR="00491574">
        <w:t>.</w:t>
      </w:r>
    </w:p>
    <w:p w14:paraId="5CB50248" w14:textId="27255A7A" w:rsidR="002D3AE2" w:rsidRDefault="002D3AE2" w:rsidP="00D05175"/>
    <w:p w14:paraId="5F0CB763" w14:textId="430DF915" w:rsidR="002D3AE2" w:rsidRDefault="002D3AE2" w:rsidP="002D3AE2">
      <w:pPr>
        <w:pStyle w:val="Caption"/>
      </w:pPr>
      <w:bookmarkStart w:id="75" w:name="_Ref23792151"/>
      <w:r>
        <w:t xml:space="preserve">Table </w:t>
      </w:r>
      <w:fldSimple w:instr=" SEQ Table \* ARABIC ">
        <w:r w:rsidR="00404C92">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5FE4DB4D" w:rsidR="00491574" w:rsidRDefault="00491574" w:rsidP="00491574">
      <w:pPr>
        <w:pStyle w:val="Caption"/>
      </w:pPr>
      <w:bookmarkStart w:id="76" w:name="_Ref42114473"/>
      <w:bookmarkStart w:id="77" w:name="_Ref42114469"/>
      <w:r>
        <w:t xml:space="preserve">Table </w:t>
      </w:r>
      <w:fldSimple w:instr=" SEQ Table \* ARABIC ">
        <w:r w:rsidR="00404C92">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bookmarkStart w:id="79" w:name="_Ref43894944"/>
      <w:r>
        <w:t>Isolation and Safety</w:t>
      </w:r>
      <w:bookmarkEnd w:id="78"/>
      <w:bookmarkEnd w:id="79"/>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w:t>
      </w:r>
      <w:proofErr w:type="gramStart"/>
      <w:r w:rsidR="004B1AFC">
        <w:t>commercial</w:t>
      </w:r>
      <w:proofErr w:type="gramEnd"/>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w:t>
      </w:r>
      <w:proofErr w:type="gramStart"/>
      <w:r>
        <w:t>offers</w:t>
      </w:r>
      <w:proofErr w:type="gramEnd"/>
      <w:r>
        <w:t xml:space="preserve">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0" w:name="_Toc43739135"/>
      <w:r>
        <w:lastRenderedPageBreak/>
        <w:t>Data Acquisition System Software</w:t>
      </w:r>
      <w:bookmarkEnd w:id="80"/>
    </w:p>
    <w:p w14:paraId="1C05139E" w14:textId="2C5D2C8F" w:rsidR="00D96EA9" w:rsidRDefault="006840F4" w:rsidP="002E6F4B">
      <w:pPr>
        <w:spacing w:line="360" w:lineRule="auto"/>
        <w:ind w:left="360"/>
      </w:pPr>
      <w:r>
        <w:rPr>
          <w:noProof/>
          <w:lang w:eastAsia="en-AU"/>
        </w:rPr>
        <w:drawing>
          <wp:anchor distT="0" distB="0" distL="114300" distR="114300" simplePos="0" relativeHeight="251723776" behindDoc="0" locked="0" layoutInCell="1" allowOverlap="1" wp14:anchorId="4B289554" wp14:editId="720133B1">
            <wp:simplePos x="0" y="0"/>
            <wp:positionH relativeFrom="margin">
              <wp:posOffset>-315595</wp:posOffset>
            </wp:positionH>
            <wp:positionV relativeFrom="margin">
              <wp:posOffset>2162497</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7">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 xml:space="preserve">The documentation for the Data Acquisition Software is presented in </w:t>
      </w:r>
      <w:r>
        <w:fldChar w:fldCharType="begin"/>
      </w:r>
      <w:r>
        <w:instrText xml:space="preserve"> REF _Ref44006666 \h </w:instrText>
      </w:r>
      <w:r>
        <w:fldChar w:fldCharType="separate"/>
      </w:r>
      <w:r>
        <w:t>Appendix D – Data Acquisition System Software Documentation Excerpt</w:t>
      </w:r>
      <w:r>
        <w:fldChar w:fldCharType="end"/>
      </w:r>
      <w:r w:rsidR="00000EBF">
        <w:t xml:space="preserve">.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404C92">
        <w:t xml:space="preserve">Figure </w:t>
      </w:r>
      <w:r w:rsidR="00404C92">
        <w:rPr>
          <w:noProof/>
        </w:rPr>
        <w:t>30</w:t>
      </w:r>
      <w:r w:rsidR="00B62A84">
        <w:fldChar w:fldCharType="end"/>
      </w:r>
      <w:r w:rsidR="00B62A84">
        <w:t>.</w:t>
      </w:r>
    </w:p>
    <w:p w14:paraId="68653250" w14:textId="5A7DEF96" w:rsidR="00B62A84" w:rsidRDefault="00B62A84" w:rsidP="00D27260">
      <w:pPr>
        <w:pStyle w:val="Caption"/>
      </w:pPr>
      <w:bookmarkStart w:id="81" w:name="_Ref23792530"/>
      <w:r>
        <w:t xml:space="preserve">Figure </w:t>
      </w:r>
      <w:fldSimple w:instr=" SEQ Figure \* ARABIC ">
        <w:r w:rsidR="00404C92">
          <w:rPr>
            <w:noProof/>
          </w:rPr>
          <w:t>30</w:t>
        </w:r>
      </w:fldSimple>
      <w:bookmarkEnd w:id="81"/>
      <w:r>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2" w:name="_Toc43739136"/>
      <w:r>
        <w:t xml:space="preserve">SPI </w:t>
      </w:r>
      <w:r w:rsidR="00596FCD">
        <w:t>Timing Requirements</w:t>
      </w:r>
      <w:r>
        <w:t xml:space="preserve"> for ADS1299</w:t>
      </w:r>
      <w:bookmarkEnd w:id="82"/>
    </w:p>
    <w:p w14:paraId="6762F769" w14:textId="69E2C760"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w:t>
      </w:r>
      <w:r w:rsidR="00D94BE1">
        <w:rPr>
          <w:iCs/>
        </w:rPr>
        <w:t>14</w:t>
      </w:r>
      <w:r w:rsidR="002D3AE2">
        <w:rPr>
          <w:iCs/>
        </w:rPr>
        <w:t>)</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3ED35EBD">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556B6E8B" w:rsidR="004D50E7" w:rsidRPr="00025F89" w:rsidRDefault="004D50E7" w:rsidP="00025F89">
                            <w:pPr>
                              <w:jc w:val="right"/>
                              <w:rPr>
                                <w:lang w:val="en-US"/>
                              </w:rPr>
                            </w:pPr>
                            <w:r w:rsidRPr="00025F89">
                              <w:rPr>
                                <w:lang w:val="en-US"/>
                              </w:rPr>
                              <w:t>(</w:t>
                            </w:r>
                            <w:r w:rsidR="00D94BE1">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83"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IYWMQIAAFo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A6GIYWMQIAAFoEAAAOAAAAAAAAAAAAAAAA&#10;AC4CAABkcnMvZTJvRG9jLnhtbFBLAQItABQABgAIAAAAIQD3amog4QAAAAsBAAAPAAAAAAAAAAAA&#10;AAAAAIsEAABkcnMvZG93bnJldi54bWxQSwUGAAAAAAQABADzAAAAmQUAAAAA&#10;" filled="f" stroked="f" strokeweight=".5pt">
                <v:textbox>
                  <w:txbxContent>
                    <w:p w14:paraId="6CD4B605" w14:textId="556B6E8B" w:rsidR="004D50E7" w:rsidRPr="00025F89" w:rsidRDefault="004D50E7" w:rsidP="00025F89">
                      <w:pPr>
                        <w:jc w:val="right"/>
                        <w:rPr>
                          <w:lang w:val="en-US"/>
                        </w:rPr>
                      </w:pPr>
                      <w:r w:rsidRPr="00025F89">
                        <w:rPr>
                          <w:lang w:val="en-US"/>
                        </w:rPr>
                        <w:t>(</w:t>
                      </w:r>
                      <w:r w:rsidR="00D94BE1">
                        <w:rPr>
                          <w:lang w:val="en-US"/>
                        </w:rPr>
                        <w:t>14</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033D04BC"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4DE64B3B">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8"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4D50E7" w:rsidRDefault="004D50E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4D50E7" w:rsidRDefault="004D50E7"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4D50E7" w:rsidRDefault="004D50E7"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4D50E7" w:rsidRDefault="004D50E7"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4D50E7" w:rsidRDefault="004D50E7"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84"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">
                <v:shape id="Picture 410" o:spid="_x0000_s1185"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9" o:title=""/>
                </v:shape>
                <v:group id="Group 418" o:spid="_x0000_s1186"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7"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8"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9"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4D50E7" w:rsidRDefault="004D50E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90"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91"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92"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93"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94"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4D50E7" w:rsidRDefault="004D50E7"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5"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4D50E7" w:rsidRDefault="004D50E7" w:rsidP="006277FA">
                        <w:pPr>
                          <w:jc w:val="right"/>
                        </w:pPr>
                        <m:oMathPara>
                          <m:oMath>
                            <m:r>
                              <w:rPr>
                                <w:rFonts w:ascii="Cambria Math" w:hAnsi="Cambria Math"/>
                              </w:rPr>
                              <m:t>SCLK</m:t>
                            </m:r>
                          </m:oMath>
                        </m:oMathPara>
                      </w:p>
                    </w:txbxContent>
                  </v:textbox>
                </v:shape>
                <v:shape id="Text Box 437" o:spid="_x0000_s1196"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4D50E7" w:rsidRDefault="004D50E7" w:rsidP="006277FA">
                        <w:pPr>
                          <w:jc w:val="right"/>
                        </w:pPr>
                        <m:oMathPara>
                          <m:oMath>
                            <m:r>
                              <w:rPr>
                                <w:rFonts w:ascii="Cambria Math" w:hAnsi="Cambria Math"/>
                              </w:rPr>
                              <m:t>MOSI</m:t>
                            </m:r>
                          </m:oMath>
                        </m:oMathPara>
                      </w:p>
                    </w:txbxContent>
                  </v:textbox>
                </v:shape>
                <v:shape id="Text Box 438" o:spid="_x0000_s1197"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4D50E7" w:rsidRDefault="004D50E7"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16E0F6B8">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52CE5CB"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4F65B3FB">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7EAA54F"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0BB6746F">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2A9444"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719D8E67">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5BC4C88"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446CFB94">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E28BADD"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23FC47D7">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A679676"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205CCC3D">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9BB51CA"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404C92">
        <w:t xml:space="preserve">Figure </w:t>
      </w:r>
      <w:r w:rsidR="00404C92">
        <w:rPr>
          <w:noProof/>
        </w:rPr>
        <w:t>31</w:t>
      </w:r>
      <w:r w:rsidR="005970C3">
        <w:fldChar w:fldCharType="end"/>
      </w:r>
      <w:r w:rsidR="002F1D72">
        <w:t>.</w:t>
      </w:r>
    </w:p>
    <w:p w14:paraId="60AFB571" w14:textId="1D03F9AF" w:rsidR="005970C3" w:rsidRDefault="005970C3" w:rsidP="00614766">
      <w:pPr>
        <w:pStyle w:val="Caption"/>
      </w:pPr>
      <w:bookmarkStart w:id="83" w:name="_Ref43730158"/>
      <w:r>
        <w:t xml:space="preserve">Figure </w:t>
      </w:r>
      <w:fldSimple w:instr=" SEQ Figure \* ARABIC ">
        <w:r w:rsidR="00404C92">
          <w:rPr>
            <w:noProof/>
          </w:rPr>
          <w:t>31</w:t>
        </w:r>
      </w:fldSimple>
      <w:bookmarkEnd w:id="83"/>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4" w:name="_Ref43731379"/>
      <w:bookmarkStart w:id="85" w:name="_Toc43739137"/>
      <w:r>
        <w:t>Configuring and Operating ADS1299</w:t>
      </w:r>
      <w:bookmarkEnd w:id="84"/>
      <w:bookmarkEnd w:id="85"/>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39EC4C58"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404C92" w:rsidRPr="00056B50">
        <w:t xml:space="preserve">Figure </w:t>
      </w:r>
      <w:r w:rsidR="00404C92">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404C92" w:rsidRPr="00056B50">
        <w:t xml:space="preserve">Figure </w:t>
      </w:r>
      <w:r w:rsidR="00404C92">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7FAEF516" w:rsidR="00F857F5" w:rsidRPr="00056B50" w:rsidRDefault="00D27260" w:rsidP="00F857F5">
      <w:pPr>
        <w:pStyle w:val="Caption"/>
      </w:pPr>
      <w:bookmarkStart w:id="86" w:name="_Ref23792682"/>
      <w:r w:rsidRPr="00056B50">
        <w:rPr>
          <w:noProof/>
        </w:rPr>
        <w:drawing>
          <wp:anchor distT="0" distB="0" distL="114300" distR="114300" simplePos="0" relativeHeight="251608064" behindDoc="0" locked="0" layoutInCell="1" allowOverlap="1" wp14:anchorId="162B052C" wp14:editId="2313FE6D">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404C92">
          <w:rPr>
            <w:noProof/>
          </w:rPr>
          <w:t>32</w:t>
        </w:r>
      </w:fldSimple>
      <w:bookmarkEnd w:id="86"/>
      <w:r w:rsidR="00F857F5" w:rsidRPr="00056B50">
        <w:t xml:space="preserve"> </w:t>
      </w:r>
      <w:r w:rsidR="00F857F5">
        <w:t>–</w:t>
      </w:r>
      <w:r w:rsidR="00F857F5" w:rsidRPr="00056B50">
        <w:t xml:space="preserve"> ADS1299 configuration flowchart.</w:t>
      </w:r>
    </w:p>
    <w:p w14:paraId="27B56AF8" w14:textId="045B642F"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404C92">
        <w:t xml:space="preserve">Figure </w:t>
      </w:r>
      <w:r w:rsidR="00404C92">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404C92">
        <w:t xml:space="preserve">Figure </w:t>
      </w:r>
      <w:r w:rsidR="00404C92">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2C1F4944" w:rsidR="00F857F5" w:rsidRDefault="0044476E" w:rsidP="00F857F5">
      <w:pPr>
        <w:pStyle w:val="Caption"/>
      </w:pPr>
      <w:bookmarkStart w:id="87" w:name="_Ref43730888"/>
      <w:r>
        <w:rPr>
          <w:noProof/>
        </w:rPr>
        <mc:AlternateContent>
          <mc:Choice Requires="wpg">
            <w:drawing>
              <wp:anchor distT="0" distB="0" distL="114300" distR="114300" simplePos="0" relativeHeight="252085248" behindDoc="0" locked="0" layoutInCell="1" allowOverlap="1" wp14:anchorId="1B14A643" wp14:editId="51147343">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4D50E7" w:rsidRPr="003A448B" w:rsidRDefault="004D50E7"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4D50E7" w:rsidRPr="003A448B" w:rsidRDefault="004D50E7"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4D50E7" w:rsidRPr="003A448B" w:rsidRDefault="004D50E7"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4D50E7" w:rsidRPr="003A448B" w:rsidRDefault="004D50E7"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4D50E7" w:rsidRPr="003A448B" w:rsidRDefault="004D50E7"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4D50E7" w:rsidRDefault="004D50E7"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4D50E7" w:rsidRDefault="004D50E7"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4D50E7" w:rsidRDefault="004D50E7"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4D50E7" w:rsidRDefault="004D50E7"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4D50E7" w:rsidRDefault="004D50E7"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4D50E7" w:rsidRDefault="004D50E7"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8"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">
                <v:group id="Group 466" o:spid="_x0000_s1199"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200"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201"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52" o:title=""/>
                    </v:shape>
                    <v:group id="Group 443" o:spid="_x0000_s1202"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203"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204"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4D50E7" w:rsidRPr="003A448B" w:rsidRDefault="004D50E7" w:rsidP="003A448B">
                              <w:pPr>
                                <w:jc w:val="center"/>
                                <w:rPr>
                                  <w:lang w:val="en-US"/>
                                </w:rPr>
                              </w:pPr>
                              <w:r>
                                <w:rPr>
                                  <w:lang w:val="en-US"/>
                                </w:rPr>
                                <w:t>1</w:t>
                              </w:r>
                            </w:p>
                          </w:txbxContent>
                        </v:textbox>
                      </v:shape>
                    </v:group>
                    <v:shape id="Straight Arrow Connector 444" o:spid="_x0000_s1205"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6"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7"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8"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4D50E7" w:rsidRPr="003A448B" w:rsidRDefault="004D50E7" w:rsidP="003A448B">
                              <w:pPr>
                                <w:jc w:val="center"/>
                                <w:rPr>
                                  <w:lang w:val="en-US"/>
                                </w:rPr>
                              </w:pPr>
                              <w:r>
                                <w:rPr>
                                  <w:lang w:val="en-US"/>
                                </w:rPr>
                                <w:t>2</w:t>
                              </w:r>
                            </w:p>
                          </w:txbxContent>
                        </v:textbox>
                      </v:shape>
                    </v:group>
                    <v:shape id="Straight Arrow Connector 448" o:spid="_x0000_s1209"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10"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11"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12"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4D50E7" w:rsidRPr="003A448B" w:rsidRDefault="004D50E7" w:rsidP="00515A96">
                              <w:pPr>
                                <w:jc w:val="center"/>
                                <w:rPr>
                                  <w:lang w:val="en-US"/>
                                </w:rPr>
                              </w:pPr>
                              <w:r>
                                <w:rPr>
                                  <w:lang w:val="en-US"/>
                                </w:rPr>
                                <w:t>3</w:t>
                              </w:r>
                            </w:p>
                          </w:txbxContent>
                        </v:textbox>
                      </v:shape>
                    </v:group>
                    <v:shape id="Straight Arrow Connector 452" o:spid="_x0000_s1213"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14"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5"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6"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4D50E7" w:rsidRPr="003A448B" w:rsidRDefault="004D50E7" w:rsidP="00515A96">
                              <w:pPr>
                                <w:jc w:val="center"/>
                                <w:rPr>
                                  <w:lang w:val="en-US"/>
                                </w:rPr>
                              </w:pPr>
                              <w:r>
                                <w:rPr>
                                  <w:lang w:val="en-US"/>
                                </w:rPr>
                                <w:t>4</w:t>
                              </w:r>
                            </w:p>
                          </w:txbxContent>
                        </v:textbox>
                      </v:shape>
                    </v:group>
                    <v:shape id="Straight Arrow Connector 456" o:spid="_x0000_s1217"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8"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9"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20"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4D50E7" w:rsidRPr="003A448B" w:rsidRDefault="004D50E7" w:rsidP="00515A96">
                              <w:pPr>
                                <w:jc w:val="center"/>
                                <w:rPr>
                                  <w:lang w:val="en-US"/>
                                </w:rPr>
                              </w:pPr>
                              <w:r>
                                <w:rPr>
                                  <w:lang w:val="en-US"/>
                                </w:rPr>
                                <w:t>5</w:t>
                              </w:r>
                            </w:p>
                          </w:txbxContent>
                        </v:textbox>
                      </v:shape>
                    </v:group>
                    <v:shape id="Straight Arrow Connector 463" o:spid="_x0000_s1221"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22"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23"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4D50E7" w:rsidRDefault="004D50E7" w:rsidP="0044476E">
                        <m:oMathPara>
                          <m:oMath>
                            <m:r>
                              <w:rPr>
                                <w:rFonts w:ascii="Cambria Math" w:hAnsi="Cambria Math"/>
                              </w:rPr>
                              <m:t>START</m:t>
                            </m:r>
                          </m:oMath>
                        </m:oMathPara>
                      </w:p>
                    </w:txbxContent>
                  </v:textbox>
                </v:shape>
                <v:shape id="Text Box 468" o:spid="_x0000_s1224"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4D50E7" w:rsidRDefault="004D50E7"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5"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4D50E7" w:rsidRDefault="004D50E7"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6"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4D50E7" w:rsidRDefault="004D50E7" w:rsidP="0044476E">
                        <m:oMathPara>
                          <m:oMath>
                            <m:r>
                              <w:rPr>
                                <w:rFonts w:ascii="Cambria Math" w:hAnsi="Cambria Math"/>
                              </w:rPr>
                              <m:t>SCLK</m:t>
                            </m:r>
                          </m:oMath>
                        </m:oMathPara>
                      </w:p>
                    </w:txbxContent>
                  </v:textbox>
                </v:shape>
                <v:shape id="Text Box 471" o:spid="_x0000_s1227"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4D50E7" w:rsidRDefault="004D50E7" w:rsidP="0044476E">
                        <m:oMathPara>
                          <m:oMath>
                            <m:r>
                              <w:rPr>
                                <w:rFonts w:ascii="Cambria Math" w:hAnsi="Cambria Math"/>
                              </w:rPr>
                              <m:t>MOSI</m:t>
                            </m:r>
                          </m:oMath>
                        </m:oMathPara>
                      </w:p>
                    </w:txbxContent>
                  </v:textbox>
                </v:shape>
                <v:shape id="Text Box 472" o:spid="_x0000_s1228"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4D50E7" w:rsidRDefault="004D50E7"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404C92">
          <w:rPr>
            <w:noProof/>
          </w:rPr>
          <w:t>33</w:t>
        </w:r>
      </w:fldSimple>
      <w:bookmarkEnd w:id="87"/>
      <w:r w:rsidR="00F857F5">
        <w:t xml:space="preserve"> – A timing diagram showing </w:t>
      </w:r>
      <w:r>
        <w:t xml:space="preserve">the Events outlined in Section </w:t>
      </w:r>
      <w:r>
        <w:fldChar w:fldCharType="begin"/>
      </w:r>
      <w:r>
        <w:instrText xml:space="preserve"> REF _Ref43731379 \r \h </w:instrText>
      </w:r>
      <w:r>
        <w:fldChar w:fldCharType="separate"/>
      </w:r>
      <w:r w:rsidR="00404C92">
        <w:t>4.3.2</w:t>
      </w:r>
      <w:r>
        <w:fldChar w:fldCharType="end"/>
      </w:r>
      <w:r>
        <w:t>.</w:t>
      </w:r>
    </w:p>
    <w:p w14:paraId="27B2A501" w14:textId="68E10D8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404C92" w:rsidRPr="00056B50">
        <w:t xml:space="preserve">Table </w:t>
      </w:r>
      <w:r w:rsidR="00404C92">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4FEE8275" w:rsidR="00B62A84" w:rsidRPr="00056B50" w:rsidRDefault="00B62A84" w:rsidP="00B62A84">
      <w:pPr>
        <w:pStyle w:val="Caption"/>
      </w:pPr>
      <w:bookmarkStart w:id="88" w:name="_Ref42115689"/>
      <w:r w:rsidRPr="00056B50">
        <w:t xml:space="preserve">Table </w:t>
      </w:r>
      <w:fldSimple w:instr=" SEQ Table \* ARABIC ">
        <w:r w:rsidR="00404C92">
          <w:rPr>
            <w:noProof/>
          </w:rPr>
          <w:t>7</w:t>
        </w:r>
      </w:fldSimple>
      <w:bookmarkEnd w:id="88"/>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9" w:name="_Ref42370284"/>
      <w:bookmarkStart w:id="90" w:name="_Toc43739138"/>
      <w:r>
        <w:t>Processing and Transmission</w:t>
      </w:r>
      <w:bookmarkEnd w:id="89"/>
      <w:bookmarkEnd w:id="90"/>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1" w:name="_Toc43739139"/>
      <w:r>
        <w:t>Classification and Control Hardware</w:t>
      </w:r>
      <w:bookmarkEnd w:id="91"/>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57AB853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w:t>
      </w:r>
      <w:r>
        <w:lastRenderedPageBreak/>
        <w:t xml:space="preserve">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404C92">
        <w:t>5.2</w:t>
      </w:r>
      <w:r>
        <w:fldChar w:fldCharType="end"/>
      </w:r>
      <w:r>
        <w:t>.</w:t>
      </w:r>
    </w:p>
    <w:p w14:paraId="5B16A34A" w14:textId="7C67F156" w:rsidR="0063599F" w:rsidRDefault="0063599F" w:rsidP="00500D75">
      <w:pPr>
        <w:spacing w:line="360" w:lineRule="auto"/>
        <w:ind w:left="360"/>
      </w:pPr>
    </w:p>
    <w:p w14:paraId="5A2D03A5" w14:textId="16FC736B"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404C92">
        <w:t xml:space="preserve">Figure </w:t>
      </w:r>
      <w:r w:rsidR="00404C92">
        <w:rPr>
          <w:noProof/>
        </w:rPr>
        <w:t>34</w:t>
      </w:r>
      <w:r>
        <w:fldChar w:fldCharType="end"/>
      </w:r>
      <w:r>
        <w:t xml:space="preserve">. </w:t>
      </w:r>
    </w:p>
    <w:p w14:paraId="0775631A" w14:textId="21115E3A" w:rsidR="0063599F" w:rsidRDefault="0063599F" w:rsidP="003C31EF">
      <w:pPr>
        <w:spacing w:line="360" w:lineRule="auto"/>
        <w:ind w:left="360"/>
      </w:pPr>
    </w:p>
    <w:p w14:paraId="04AAE9CB" w14:textId="2715BE82"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404C92">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404C92">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404C92">
        <w:t xml:space="preserve">Figure </w:t>
      </w:r>
      <w:r w:rsidR="00404C92">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404C92">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25149C9A" w:rsidR="0063599F" w:rsidRDefault="00254DA5" w:rsidP="0063599F">
      <w:pPr>
        <w:pStyle w:val="Caption"/>
      </w:pPr>
      <w:bookmarkStart w:id="92" w:name="_Ref23793155"/>
      <w:r>
        <w:rPr>
          <w:noProof/>
        </w:rPr>
        <w:lastRenderedPageBreak/>
        <mc:AlternateContent>
          <mc:Choice Requires="wpg">
            <w:drawing>
              <wp:anchor distT="0" distB="0" distL="114300" distR="114300" simplePos="0" relativeHeight="251770880" behindDoc="0" locked="0" layoutInCell="1" allowOverlap="1" wp14:anchorId="0EF7D8CA" wp14:editId="1896BF1D">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4D50E7" w:rsidRPr="00254DA5" w:rsidRDefault="004D50E7"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4D50E7" w:rsidRPr="00254DA5" w:rsidRDefault="004D50E7"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9" style="position:absolute;left:0;text-align:left;margin-left:0;margin-top:0;width:453.5pt;height:455.25pt;z-index:251770880;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">
                <v:shape id="Picture 177" o:spid="_x0000_s1230"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4" o:title=""/>
                </v:shape>
                <v:shape id="Text Box 178" o:spid="_x0000_s1231"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4D50E7" w:rsidRPr="00254DA5" w:rsidRDefault="004D50E7" w:rsidP="00254DA5">
                        <w:pPr>
                          <w:jc w:val="center"/>
                          <w:rPr>
                            <w:lang w:val="en-US"/>
                          </w:rPr>
                        </w:pPr>
                        <w:r>
                          <w:rPr>
                            <w:lang w:val="en-US"/>
                          </w:rPr>
                          <w:t>Prosthetic Forearm</w:t>
                        </w:r>
                      </w:p>
                    </w:txbxContent>
                  </v:textbox>
                </v:shape>
                <v:shape id="Text Box 179" o:spid="_x0000_s1232"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4D50E7" w:rsidRPr="00254DA5" w:rsidRDefault="004D50E7"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404C92">
          <w:rPr>
            <w:noProof/>
          </w:rPr>
          <w:t>34</w:t>
        </w:r>
      </w:fldSimple>
      <w:bookmarkEnd w:id="92"/>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19659ED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404C92">
        <w:t xml:space="preserve">Figure </w:t>
      </w:r>
      <w:r w:rsidR="00404C92">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404C92">
        <w:t xml:space="preserve">Figure </w:t>
      </w:r>
      <w:r w:rsidR="00404C92">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3" w:name="_Toc43739140"/>
      <w:r>
        <w:t>Power Supply</w:t>
      </w:r>
      <w:bookmarkEnd w:id="93"/>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0A3930DE" w:rsidR="00102797" w:rsidRPr="00102797" w:rsidRDefault="00E11FD4" w:rsidP="00102797">
      <w:pPr>
        <w:pStyle w:val="Caption"/>
      </w:pPr>
      <w:bookmarkStart w:id="94" w:name="_Ref43389065"/>
      <w:r>
        <w:rPr>
          <w:noProof/>
        </w:rPr>
        <w:lastRenderedPageBreak/>
        <w:drawing>
          <wp:anchor distT="0" distB="0" distL="114300" distR="114300" simplePos="0" relativeHeight="251787264" behindDoc="0" locked="0" layoutInCell="1" allowOverlap="1" wp14:anchorId="7F7127AC" wp14:editId="6A2E72FB">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041C5203" wp14:editId="12FDF0E9">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404C92">
          <w:rPr>
            <w:noProof/>
          </w:rPr>
          <w:t>35</w:t>
        </w:r>
      </w:fldSimple>
      <w:bookmarkEnd w:id="94"/>
      <w:r w:rsidR="00102797">
        <w:t xml:space="preserve"> – The PCB layout of the Classification and Control Board.</w:t>
      </w:r>
    </w:p>
    <w:p w14:paraId="7676A153" w14:textId="04ADBA88" w:rsidR="00102797" w:rsidRPr="00102797" w:rsidRDefault="00102797" w:rsidP="00102797">
      <w:pPr>
        <w:pStyle w:val="Caption"/>
      </w:pPr>
      <w:bookmarkStart w:id="95" w:name="_Ref43389076"/>
      <w:r>
        <w:t xml:space="preserve">Figure </w:t>
      </w:r>
      <w:fldSimple w:instr=" SEQ Figure \* ARABIC ">
        <w:r w:rsidR="00404C92">
          <w:rPr>
            <w:noProof/>
          </w:rPr>
          <w:t>36</w:t>
        </w:r>
      </w:fldSimple>
      <w:bookmarkEnd w:id="95"/>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480E02B0" w:rsidR="00384D3B" w:rsidRDefault="00384D3B" w:rsidP="00176B53">
      <w:pPr>
        <w:spacing w:line="360" w:lineRule="auto"/>
        <w:ind w:left="810"/>
      </w:pPr>
      <w:r>
        <w:rPr>
          <w:noProof/>
        </w:rPr>
        <w:drawing>
          <wp:anchor distT="0" distB="0" distL="114300" distR="114300" simplePos="0" relativeHeight="251703296" behindDoc="0" locked="0" layoutInCell="1" allowOverlap="1" wp14:anchorId="03F10A99" wp14:editId="330FD97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404C92">
        <w:t xml:space="preserve">Figure </w:t>
      </w:r>
      <w:r w:rsidR="00404C92">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698CD2F3" w14:textId="1282D388" w:rsidR="000E7EE6" w:rsidRDefault="00384D3B" w:rsidP="00500D75">
      <w:pPr>
        <w:pStyle w:val="Caption"/>
      </w:pPr>
      <w:bookmarkStart w:id="96" w:name="_Ref42107611"/>
      <w:r>
        <w:t xml:space="preserve">Figure </w:t>
      </w:r>
      <w:fldSimple w:instr=" SEQ Figure \* ARABIC ">
        <w:r w:rsidR="00404C92">
          <w:rPr>
            <w:noProof/>
          </w:rPr>
          <w:t>37</w:t>
        </w:r>
      </w:fldSimple>
      <w:bookmarkEnd w:id="96"/>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7" w:name="_Toc43739141"/>
      <w:r>
        <w:t>STM32VGT</w:t>
      </w:r>
      <w:bookmarkEnd w:id="97"/>
    </w:p>
    <w:p w14:paraId="667DAF58" w14:textId="33F7603A"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404C92">
        <w:t xml:space="preserve">Figure </w:t>
      </w:r>
      <w:r w:rsidR="00404C92">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5868F3F2" w:rsidR="00667362" w:rsidRDefault="00500D75" w:rsidP="00667362">
      <w:pPr>
        <w:pStyle w:val="Caption"/>
      </w:pPr>
      <w:bookmarkStart w:id="98" w:name="_Ref42109241"/>
      <w:r>
        <w:rPr>
          <w:noProof/>
        </w:rPr>
        <w:drawing>
          <wp:anchor distT="0" distB="0" distL="114300" distR="114300" simplePos="0" relativeHeight="251704320" behindDoc="0" locked="0" layoutInCell="1" allowOverlap="1" wp14:anchorId="02AA5457" wp14:editId="02155969">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404C92">
          <w:rPr>
            <w:noProof/>
          </w:rPr>
          <w:t>38</w:t>
        </w:r>
      </w:fldSimple>
      <w:bookmarkEnd w:id="98"/>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9" w:name="_Toc43739142"/>
      <w:r>
        <w:t>Measurement and Control</w:t>
      </w:r>
      <w:bookmarkEnd w:id="99"/>
    </w:p>
    <w:p w14:paraId="15F1E0E0" w14:textId="67BE1BC9"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404C92">
        <w:t xml:space="preserve">Figure </w:t>
      </w:r>
      <w:r w:rsidR="00404C92">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404C92">
        <w:t xml:space="preserve">Figure </w:t>
      </w:r>
      <w:r w:rsidR="00404C92">
        <w:rPr>
          <w:noProof/>
        </w:rPr>
        <w:t>40</w:t>
      </w:r>
      <w:r w:rsidR="00DD1728">
        <w:fldChar w:fldCharType="end"/>
      </w:r>
      <w:r w:rsidR="00313383">
        <w:t>. Each ADC channel takes its measurement from the feedback points FB_REF, FB1 through FB</w:t>
      </w:r>
      <w:r w:rsidR="000E7EE6">
        <w:t xml:space="preserve">6. </w:t>
      </w:r>
    </w:p>
    <w:p w14:paraId="108A41D5" w14:textId="746FC18F" w:rsidR="00313383" w:rsidRDefault="00500D75" w:rsidP="00500D75">
      <w:pPr>
        <w:spacing w:line="360" w:lineRule="auto"/>
      </w:pPr>
      <w:bookmarkStart w:id="100" w:name="_Ref42110084"/>
      <w:r>
        <w:rPr>
          <w:noProof/>
        </w:rPr>
        <w:drawing>
          <wp:anchor distT="0" distB="0" distL="114300" distR="114300" simplePos="0" relativeHeight="251705344" behindDoc="0" locked="0" layoutInCell="1" allowOverlap="1" wp14:anchorId="54FCD3FF" wp14:editId="0813BBB5">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404C92">
          <w:rPr>
            <w:noProof/>
          </w:rPr>
          <w:t>39</w:t>
        </w:r>
      </w:fldSimple>
      <w:bookmarkEnd w:id="100"/>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1" w:name="_Ref42112508"/>
      <w:bookmarkStart w:id="102" w:name="_Toc43739143"/>
      <w:r>
        <w:t>Communications</w:t>
      </w:r>
      <w:bookmarkEnd w:id="101"/>
      <w:bookmarkEnd w:id="102"/>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2E84305" w:rsidR="000E7EE6" w:rsidRPr="000E7EE6" w:rsidRDefault="00922F68" w:rsidP="000E7EE6">
      <w:pPr>
        <w:pStyle w:val="Caption"/>
      </w:pPr>
      <w:bookmarkStart w:id="103" w:name="_Ref42110095"/>
      <w:r>
        <w:rPr>
          <w:noProof/>
        </w:rPr>
        <w:lastRenderedPageBreak/>
        <w:drawing>
          <wp:anchor distT="0" distB="0" distL="114300" distR="114300" simplePos="0" relativeHeight="251570175" behindDoc="0" locked="0" layoutInCell="1" allowOverlap="1" wp14:anchorId="20FBABCA" wp14:editId="7814C8D3">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404C92">
          <w:rPr>
            <w:noProof/>
          </w:rPr>
          <w:t>40</w:t>
        </w:r>
      </w:fldSimple>
      <w:bookmarkEnd w:id="103"/>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4" w:name="_Toc43739144"/>
      <w:r>
        <w:t>Interfaces</w:t>
      </w:r>
      <w:bookmarkEnd w:id="104"/>
    </w:p>
    <w:p w14:paraId="30ADD808" w14:textId="79853B54"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404C92">
        <w:t xml:space="preserve">Table </w:t>
      </w:r>
      <w:r w:rsidR="00404C92">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404C92">
        <w:t xml:space="preserve">Table </w:t>
      </w:r>
      <w:r w:rsidR="00404C92">
        <w:rPr>
          <w:noProof/>
        </w:rPr>
        <w:t>9</w:t>
      </w:r>
      <w:r w:rsidR="00136858">
        <w:fldChar w:fldCharType="end"/>
      </w:r>
      <w:r>
        <w:t>.</w:t>
      </w:r>
    </w:p>
    <w:p w14:paraId="0C62C51A" w14:textId="77777777" w:rsidR="0063599F" w:rsidRDefault="0063599F" w:rsidP="0063599F">
      <w:pPr>
        <w:ind w:left="1080"/>
      </w:pPr>
    </w:p>
    <w:p w14:paraId="3B7FCFCA" w14:textId="2A4CC744" w:rsidR="0063599F" w:rsidRPr="00F22141" w:rsidRDefault="0063599F" w:rsidP="0063599F">
      <w:pPr>
        <w:pStyle w:val="Caption"/>
      </w:pPr>
      <w:bookmarkStart w:id="105" w:name="_Ref23793027"/>
      <w:r>
        <w:t xml:space="preserve">Table </w:t>
      </w:r>
      <w:fldSimple w:instr=" SEQ Table \* ARABIC ">
        <w:r w:rsidR="00404C92">
          <w:rPr>
            <w:noProof/>
          </w:rPr>
          <w:t>8</w:t>
        </w:r>
      </w:fldSimple>
      <w:bookmarkEnd w:id="105"/>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41E3C889" w:rsidR="009E6801" w:rsidRPr="00F22141" w:rsidRDefault="009E6801" w:rsidP="009E6801">
      <w:pPr>
        <w:pStyle w:val="Caption"/>
      </w:pPr>
      <w:bookmarkStart w:id="106" w:name="_Ref42110157"/>
      <w:r>
        <w:t xml:space="preserve">Table </w:t>
      </w:r>
      <w:fldSimple w:instr=" SEQ Table \* ARABIC ">
        <w:r w:rsidR="00404C92">
          <w:rPr>
            <w:noProof/>
          </w:rPr>
          <w:t>9</w:t>
        </w:r>
      </w:fldSimple>
      <w:bookmarkEnd w:id="106"/>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7" w:name="_Toc43739145"/>
      <w:r>
        <w:t>Classification and Control Software</w:t>
      </w:r>
      <w:bookmarkEnd w:id="107"/>
    </w:p>
    <w:p w14:paraId="46A5AF65" w14:textId="26BC2733"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404C92">
        <w:t xml:space="preserve">Figure </w:t>
      </w:r>
      <w:r w:rsidR="00404C92">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727643FF" w:rsidR="00102651" w:rsidRDefault="00D5740F" w:rsidP="00102651">
      <w:pPr>
        <w:pStyle w:val="Caption"/>
      </w:pPr>
      <w:bookmarkStart w:id="108"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50692EB8">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404C92">
          <w:rPr>
            <w:noProof/>
          </w:rPr>
          <w:t>41</w:t>
        </w:r>
      </w:fldSimple>
      <w:bookmarkEnd w:id="108"/>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9" w:name="_Ref42372539"/>
      <w:bookmarkStart w:id="110" w:name="_Toc43739146"/>
      <w:r>
        <w:t>Serial Library</w:t>
      </w:r>
      <w:bookmarkEnd w:id="109"/>
      <w:bookmarkEnd w:id="110"/>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1" w:name="_Toc43739147"/>
      <w:r>
        <w:t>Feature Extraction Module</w:t>
      </w:r>
      <w:bookmarkEnd w:id="111"/>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lastRenderedPageBreak/>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2" w:name="_Ref43721648"/>
      <w:bookmarkStart w:id="113" w:name="_Ref43721652"/>
      <w:bookmarkStart w:id="114" w:name="_Toc43739148"/>
      <w:r>
        <w:t>Classification Module</w:t>
      </w:r>
      <w:bookmarkEnd w:id="112"/>
      <w:bookmarkEnd w:id="113"/>
      <w:bookmarkEnd w:id="114"/>
    </w:p>
    <w:p w14:paraId="4B79E3B5" w14:textId="4700CC3B"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404C92">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49BDA583"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6E321EEF">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10017D12" w:rsidR="004D50E7" w:rsidRPr="00025F89" w:rsidRDefault="004D50E7" w:rsidP="00480511">
                            <w:pPr>
                              <w:jc w:val="right"/>
                              <w:rPr>
                                <w:lang w:val="en-US"/>
                              </w:rPr>
                            </w:pPr>
                            <w:r w:rsidRPr="00025F89">
                              <w:rPr>
                                <w:lang w:val="en-US"/>
                              </w:rPr>
                              <w:t>(</w:t>
                            </w:r>
                            <w:r w:rsidR="00D94BE1">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33"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MOK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" filled="f" stroked="f" strokeweight=".5pt">
                <v:textbox>
                  <w:txbxContent>
                    <w:p w14:paraId="75A72986" w14:textId="10017D12" w:rsidR="004D50E7" w:rsidRPr="00025F89" w:rsidRDefault="004D50E7" w:rsidP="00480511">
                      <w:pPr>
                        <w:jc w:val="right"/>
                        <w:rPr>
                          <w:lang w:val="en-US"/>
                        </w:rPr>
                      </w:pPr>
                      <w:r w:rsidRPr="00025F89">
                        <w:rPr>
                          <w:lang w:val="en-US"/>
                        </w:rPr>
                        <w:t>(</w:t>
                      </w:r>
                      <w:r w:rsidR="00D94BE1">
                        <w:rPr>
                          <w:lang w:val="en-US"/>
                        </w:rPr>
                        <w:t>15</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04C92">
        <w:t xml:space="preserve">Figure </w:t>
      </w:r>
      <w:r w:rsidR="00404C92">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2D26500D" w:rsidR="0074148B" w:rsidRDefault="003511F0" w:rsidP="003511F0">
      <w:pPr>
        <w:pStyle w:val="Caption"/>
      </w:pPr>
      <w:bookmarkStart w:id="115" w:name="_Ref42375961"/>
      <w:r>
        <w:lastRenderedPageBreak/>
        <w:t xml:space="preserve">Figure </w:t>
      </w:r>
      <w:fldSimple w:instr=" SEQ Figure \* ARABIC ">
        <w:r w:rsidR="00404C92">
          <w:rPr>
            <w:noProof/>
          </w:rPr>
          <w:t>42</w:t>
        </w:r>
      </w:fldSimple>
      <w:bookmarkEnd w:id="115"/>
      <w:r>
        <w:rPr>
          <w:noProof/>
        </w:rPr>
        <w:drawing>
          <wp:anchor distT="0" distB="0" distL="114300" distR="114300" simplePos="0" relativeHeight="251726848" behindDoc="0" locked="0" layoutInCell="1" allowOverlap="1" wp14:anchorId="1E211861" wp14:editId="13D9ABB7">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6" w:name="_Toc43739149"/>
      <w:r>
        <w:t>Control Module</w:t>
      </w:r>
      <w:bookmarkEnd w:id="116"/>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7" w:name="_Toc43739150"/>
      <w:r>
        <w:rPr>
          <w:color w:val="000000"/>
          <w:szCs w:val="32"/>
        </w:rPr>
        <w:t>3D Printed Prosthetic Arm</w:t>
      </w:r>
      <w:bookmarkEnd w:id="117"/>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9DDA522"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404C92">
        <w:t xml:space="preserve">Figure </w:t>
      </w:r>
      <w:r w:rsidR="00404C92">
        <w:rPr>
          <w:noProof/>
        </w:rPr>
        <w:t>43</w:t>
      </w:r>
      <w:r w:rsidR="003C764F">
        <w:rPr>
          <w:color w:val="000000"/>
        </w:rPr>
        <w:fldChar w:fldCharType="end"/>
      </w:r>
      <w:r w:rsidR="003C764F">
        <w:rPr>
          <w:color w:val="000000"/>
        </w:rPr>
        <w:t xml:space="preserve">. </w:t>
      </w:r>
    </w:p>
    <w:p w14:paraId="32066B3F" w14:textId="1254734A" w:rsidR="00BF28BA" w:rsidRDefault="003C31EF" w:rsidP="00BF28BA">
      <w:pPr>
        <w:pStyle w:val="NormalWeb"/>
        <w:spacing w:after="0" w:afterAutospacing="0" w:line="240" w:lineRule="atLeast"/>
      </w:pPr>
      <w:bookmarkStart w:id="118" w:name="_Ref23881770"/>
      <w:r>
        <w:rPr>
          <w:noProof/>
          <w:color w:val="000000"/>
        </w:rPr>
        <w:lastRenderedPageBreak/>
        <mc:AlternateContent>
          <mc:Choice Requires="wpg">
            <w:drawing>
              <wp:anchor distT="0" distB="0" distL="114300" distR="114300" simplePos="0" relativeHeight="251696128" behindDoc="0" locked="0" layoutInCell="1" allowOverlap="1" wp14:anchorId="4C29BFAD" wp14:editId="209D4CBF">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3"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4D50E7" w:rsidRPr="0060068C" w:rsidRDefault="004D50E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4"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4D50E7" w:rsidRPr="0060068C" w:rsidRDefault="004D50E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5"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4D50E7" w:rsidRPr="0060068C" w:rsidRDefault="004D50E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34" style="position:absolute;left:0;text-align:left;margin-left:0;margin-top:0;width:438.45pt;height:594.85pt;z-index:251696128;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">
                <v:group id="Group 89" o:spid="_x0000_s123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6" o:title="" cropbottom="12469f"/>
                  </v:shape>
                  <v:shape id="Text Box 53" o:spid="_x0000_s123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4D50E7" w:rsidRPr="0060068C" w:rsidRDefault="004D50E7" w:rsidP="00A67871">
                          <w:pPr>
                            <w:jc w:val="center"/>
                            <w:rPr>
                              <w:lang w:val="en-US"/>
                            </w:rPr>
                          </w:pPr>
                          <w:r>
                            <w:rPr>
                              <w:lang w:val="en-US"/>
                            </w:rPr>
                            <w:t>(a)</w:t>
                          </w:r>
                        </w:p>
                      </w:txbxContent>
                    </v:textbox>
                  </v:shape>
                </v:group>
                <v:group id="Group 90" o:spid="_x0000_s123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7" o:title="" croptop="3865f" cropbottom="8079f"/>
                  </v:shape>
                  <v:shape id="Text Box 54" o:spid="_x0000_s124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4D50E7" w:rsidRPr="0060068C" w:rsidRDefault="004D50E7" w:rsidP="00A67871">
                          <w:pPr>
                            <w:jc w:val="center"/>
                            <w:rPr>
                              <w:lang w:val="en-US"/>
                            </w:rPr>
                          </w:pPr>
                          <w:r>
                            <w:rPr>
                              <w:lang w:val="en-US"/>
                            </w:rPr>
                            <w:t>(b)</w:t>
                          </w:r>
                        </w:p>
                      </w:txbxContent>
                    </v:textbox>
                  </v:shape>
                </v:group>
                <v:group id="Group 91" o:spid="_x0000_s124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4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8" o:title="" croptop="12902f"/>
                  </v:shape>
                  <v:shape id="Text Box 88" o:spid="_x0000_s124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4D50E7" w:rsidRPr="0060068C" w:rsidRDefault="004D50E7"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404C92">
          <w:rPr>
            <w:noProof/>
          </w:rPr>
          <w:t>43</w:t>
        </w:r>
      </w:fldSimple>
      <w:bookmarkEnd w:id="118"/>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9" w:name="_Toc43739151"/>
      <w:r>
        <w:rPr>
          <w:color w:val="000000"/>
          <w:szCs w:val="32"/>
        </w:rPr>
        <w:lastRenderedPageBreak/>
        <w:t xml:space="preserve">Interim </w:t>
      </w:r>
      <w:r w:rsidR="00BF28BA">
        <w:rPr>
          <w:color w:val="000000"/>
          <w:szCs w:val="32"/>
        </w:rPr>
        <w:t>Demonstration Hardware and Software</w:t>
      </w:r>
      <w:bookmarkEnd w:id="119"/>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0" w:name="_Toc43739152"/>
      <w:r>
        <w:t xml:space="preserve">Interim </w:t>
      </w:r>
      <w:r w:rsidR="00BF28BA">
        <w:t>Demonstration App</w:t>
      </w:r>
      <w:bookmarkEnd w:id="120"/>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6EB3657"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404C92">
        <w:t xml:space="preserve">Figure </w:t>
      </w:r>
      <w:r w:rsidR="00404C92">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1" w:name="_Toc43739153"/>
      <w:r>
        <w:t xml:space="preserve">Interim </w:t>
      </w:r>
      <w:r w:rsidR="003C31EF" w:rsidRPr="001917F8">
        <w:t>Demonstration Board Hardware</w:t>
      </w:r>
      <w:bookmarkEnd w:id="121"/>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6CF0CD95" w:rsidR="00BF28BA" w:rsidRDefault="002C3FE7" w:rsidP="003E5CC3">
      <w:pPr>
        <w:pStyle w:val="Caption"/>
      </w:pPr>
      <w:bookmarkStart w:id="122" w:name="_Ref24022148"/>
      <w:r>
        <w:rPr>
          <w:noProof/>
          <w:color w:val="222222"/>
        </w:rPr>
        <w:lastRenderedPageBreak/>
        <w:drawing>
          <wp:anchor distT="0" distB="0" distL="114300" distR="114300" simplePos="0" relativeHeight="251699200" behindDoc="0" locked="0" layoutInCell="1" allowOverlap="1" wp14:anchorId="5562EFB3" wp14:editId="4D95F6E1">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404C92">
          <w:rPr>
            <w:noProof/>
          </w:rPr>
          <w:t>44</w:t>
        </w:r>
      </w:fldSimple>
      <w:bookmarkEnd w:id="122"/>
      <w:r w:rsidR="003E5CC3">
        <w:t xml:space="preserve"> - A screenshot of the demonstration app.</w:t>
      </w:r>
    </w:p>
    <w:p w14:paraId="53C2AB17" w14:textId="0FF8A7CD"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C301EC">
        <w:t xml:space="preserve">Figure </w:t>
      </w:r>
      <w:r w:rsidR="00C301EC">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0D2CF81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71">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4D50E7" w:rsidRPr="0060068C" w:rsidRDefault="004D50E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4D50E7" w:rsidRPr="0060068C" w:rsidRDefault="004D50E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44"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f2Py/NQ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YNSHuhSrJ0QKIriyriW7LqE2t1SbBVW4&#10;JAEQuPiZD3jklcBmom0FpBDq39f67XycGUYDssWlaxbofzbUVqTqXYPTnFqo4ZbmjHQ4jmGow5Hl&#10;4UizqS8FaBLhiimZa9r5puqauRL1A+6Hc7srhmjDsPcsMF3z0sDCAO6XjM/nru0L3W1zJ1EePfGt&#10;lt7vHqiSreAaHOB70eHnSHf9XA/xOUiXl06UbaJ9VoF1awDLPwvUkA9/uduD2mHRugHsnwLqOI7C&#10;dBT/UqjuY/0f1T8H1U628c3ibkbt95X9KDq0HQv2X4EX/wE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Cf2Py/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24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72" o:title=""/>
                  </v:shape>
                  <v:shape id="Picture 34" o:spid="_x0000_s124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3" o:title="" croptop="1478f" cropbottom="1529f" cropleft="2903f" cropright="4943f"/>
                  </v:shape>
                </v:group>
                <v:shape id="Text Box 85" o:spid="_x0000_s124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4D50E7" w:rsidRPr="0060068C" w:rsidRDefault="004D50E7" w:rsidP="0060068C">
                        <w:pPr>
                          <w:jc w:val="center"/>
                          <w:rPr>
                            <w:lang w:val="en-US"/>
                          </w:rPr>
                        </w:pPr>
                        <w:r>
                          <w:rPr>
                            <w:lang w:val="en-US"/>
                          </w:rPr>
                          <w:t>(a)</w:t>
                        </w:r>
                      </w:p>
                    </w:txbxContent>
                  </v:textbox>
                </v:shape>
                <v:shape id="Text Box 86" o:spid="_x0000_s124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4D50E7" w:rsidRPr="0060068C" w:rsidRDefault="004D50E7" w:rsidP="0060068C">
                        <w:pPr>
                          <w:jc w:val="center"/>
                          <w:rPr>
                            <w:lang w:val="en-US"/>
                          </w:rPr>
                        </w:pPr>
                        <w:r>
                          <w:rPr>
                            <w:lang w:val="en-US"/>
                          </w:rPr>
                          <w:t>(b)</w:t>
                        </w:r>
                      </w:p>
                    </w:txbxContent>
                  </v:textbox>
                </v:shape>
                <w10:wrap type="topAndBottom"/>
              </v:group>
            </w:pict>
          </mc:Fallback>
        </mc:AlternateContent>
      </w:r>
    </w:p>
    <w:p w14:paraId="18FE60D8" w14:textId="55ADE951" w:rsidR="0060068C" w:rsidRDefault="0060068C" w:rsidP="0060068C">
      <w:pPr>
        <w:pStyle w:val="Caption"/>
      </w:pPr>
      <w:bookmarkStart w:id="123" w:name="_Ref23794451"/>
      <w:r>
        <w:t xml:space="preserve">Figure </w:t>
      </w:r>
      <w:fldSimple w:instr=" SEQ Figure \* ARABIC ">
        <w:r w:rsidR="00404C92">
          <w:rPr>
            <w:noProof/>
          </w:rPr>
          <w:t>45</w:t>
        </w:r>
      </w:fldSimple>
      <w:bookmarkEnd w:id="123"/>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4" w:name="_Toc43739154"/>
      <w:r>
        <w:t xml:space="preserve">Interim </w:t>
      </w:r>
      <w:r w:rsidR="00BF28BA" w:rsidRPr="001917F8">
        <w:t>Demonstration Board Software</w:t>
      </w:r>
      <w:bookmarkEnd w:id="124"/>
    </w:p>
    <w:p w14:paraId="29599C95" w14:textId="7F0F6EC7"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404C92">
        <w:t xml:space="preserve">Figure </w:t>
      </w:r>
      <w:r w:rsidR="00404C92">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2944" behindDoc="0" locked="0" layoutInCell="1" allowOverlap="1" wp14:anchorId="6AD21EB4" wp14:editId="6F732C0B">
            <wp:simplePos x="0" y="0"/>
            <wp:positionH relativeFrom="margin">
              <wp:posOffset>1991682</wp:posOffset>
            </wp:positionH>
            <wp:positionV relativeFrom="margin">
              <wp:posOffset>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15F2E57" w:rsidR="00745CF6" w:rsidRDefault="0060068C" w:rsidP="0060068C">
      <w:pPr>
        <w:pStyle w:val="Caption"/>
      </w:pPr>
      <w:bookmarkStart w:id="125" w:name="_Ref23794570"/>
      <w:r>
        <w:t xml:space="preserve">Figure </w:t>
      </w:r>
      <w:fldSimple w:instr=" SEQ Figure \* ARABIC ">
        <w:r w:rsidR="00404C92">
          <w:rPr>
            <w:noProof/>
          </w:rPr>
          <w:t>46</w:t>
        </w:r>
      </w:fldSimple>
      <w:bookmarkEnd w:id="125"/>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6" w:name="_Toc43739155"/>
      <w:r>
        <w:lastRenderedPageBreak/>
        <w:t>Modular Biosignal Front End</w:t>
      </w:r>
      <w:bookmarkEnd w:id="126"/>
    </w:p>
    <w:p w14:paraId="363D2DD2" w14:textId="3DE44587"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61F0D001">
            <wp:simplePos x="0" y="0"/>
            <wp:positionH relativeFrom="margin">
              <wp:align>center</wp:align>
            </wp:positionH>
            <wp:positionV relativeFrom="paragraph">
              <wp:posOffset>1836420</wp:posOffset>
            </wp:positionV>
            <wp:extent cx="4591050" cy="3820795"/>
            <wp:effectExtent l="0" t="0" r="0" b="8255"/>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591050" cy="382079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rsidR="00BD1798">
        <w:fldChar w:fldCharType="separate"/>
      </w:r>
      <w:r w:rsidR="007D3F10">
        <w:rPr>
          <w:noProof/>
        </w:rPr>
        <w:t>[46, 55, 57, 122]</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404C92">
        <w:t xml:space="preserve">Figure </w:t>
      </w:r>
      <w:r w:rsidR="00404C92">
        <w:rPr>
          <w:noProof/>
        </w:rPr>
        <w:t>47</w:t>
      </w:r>
      <w:r w:rsidR="00CE7E21">
        <w:fldChar w:fldCharType="end"/>
      </w:r>
      <w:r w:rsidR="009C5FE1">
        <w:t>.</w:t>
      </w:r>
    </w:p>
    <w:p w14:paraId="52C7A073" w14:textId="13912886" w:rsidR="00CE7E21" w:rsidRDefault="00CE7E21" w:rsidP="00CE7E21">
      <w:pPr>
        <w:pStyle w:val="Caption"/>
      </w:pPr>
      <w:bookmarkStart w:id="127" w:name="_Ref43368787"/>
      <w:r>
        <w:t xml:space="preserve">Figure </w:t>
      </w:r>
      <w:fldSimple w:instr=" SEQ Figure \* ARABIC ">
        <w:r w:rsidR="00404C92">
          <w:rPr>
            <w:noProof/>
          </w:rPr>
          <w:t>47</w:t>
        </w:r>
      </w:fldSimple>
      <w:bookmarkEnd w:id="127"/>
      <w:r>
        <w:t xml:space="preserve"> – A photo of the Modular Biosignal Front End</w:t>
      </w:r>
    </w:p>
    <w:p w14:paraId="1CDB8609" w14:textId="45B45C7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18D137B2" w:rsidR="007E7046" w:rsidRDefault="008E0E35" w:rsidP="00BD1798">
      <w:pPr>
        <w:spacing w:line="360" w:lineRule="auto"/>
        <w:ind w:left="360"/>
      </w:pPr>
      <w:r>
        <w:lastRenderedPageBreak/>
        <w:t>This board, in conjunction with the software library developed to configure and control the ADS1299 (se</w:t>
      </w:r>
      <w:r w:rsidR="00413299">
        <w:t xml:space="preserve">e </w:t>
      </w:r>
      <w:r w:rsidR="00413299">
        <w:fldChar w:fldCharType="begin"/>
      </w:r>
      <w:r w:rsidR="00413299">
        <w:instrText xml:space="preserve"> REF _Ref44006666 \h </w:instrText>
      </w:r>
      <w:r w:rsidR="00413299">
        <w:fldChar w:fldCharType="separate"/>
      </w:r>
      <w:r w:rsidR="00413299">
        <w:t xml:space="preserve">Appendix D </w:t>
      </w:r>
      <w:r w:rsidR="00413299">
        <w:fldChar w:fldCharType="end"/>
      </w:r>
      <w:r>
        <w:t xml:space="preserve">and </w:t>
      </w:r>
      <w:hyperlink r:id="rId76"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0D8592D2"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 xml:space="preserve">Professor Rick Middleton, Head of the School of Electrical </w:t>
      </w:r>
      <w:r w:rsidR="00CE7E21">
        <w:lastRenderedPageBreak/>
        <w:t>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project description </w:t>
      </w:r>
      <w:r w:rsidR="0081391F">
        <w:t xml:space="preserve">document detailing the set-up and operation of the modular biosignal front end can be found in </w:t>
      </w:r>
      <w:r w:rsidR="00413299">
        <w:fldChar w:fldCharType="begin"/>
      </w:r>
      <w:r w:rsidR="00413299">
        <w:instrText xml:space="preserve"> REF _Ref44006722 \h </w:instrText>
      </w:r>
      <w:r w:rsidR="00413299">
        <w:fldChar w:fldCharType="separate"/>
      </w:r>
      <w:r w:rsidR="00413299">
        <w:t xml:space="preserve">Appendix H – Mock MENG3800 Project Description (Based on 2018 ENGG3850 Project List </w:t>
      </w:r>
      <w:r w:rsidR="00413299">
        <w:rPr>
          <w:noProof/>
        </w:rPr>
        <w:t>[134]</w:t>
      </w:r>
      <w:r w:rsidR="00413299">
        <w:t>)</w:t>
      </w:r>
      <w:r w:rsidR="00413299">
        <w:fldChar w:fldCharType="end"/>
      </w:r>
      <w:r w:rsidR="0081391F">
        <w: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8" w:name="_Toc43739156"/>
      <w:r>
        <w:rPr>
          <w:color w:val="000000"/>
          <w:szCs w:val="44"/>
        </w:rPr>
        <w:lastRenderedPageBreak/>
        <w:t>System Evaluation</w:t>
      </w:r>
      <w:bookmarkEnd w:id="128"/>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9"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9"/>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0" w:name="_Toc43739158"/>
      <w:r>
        <w:t>Functionality Testing of ADS1299</w:t>
      </w:r>
      <w:bookmarkEnd w:id="130"/>
    </w:p>
    <w:p w14:paraId="10A0A623" w14:textId="1684FC8B"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404C92">
        <w:t xml:space="preserve">Figure </w:t>
      </w:r>
      <w:r w:rsidR="00404C92">
        <w:rPr>
          <w:noProof/>
        </w:rPr>
        <w:t>48</w:t>
      </w:r>
      <w:r w:rsidR="00086EFC">
        <w:rPr>
          <w:color w:val="000000"/>
        </w:rPr>
        <w:fldChar w:fldCharType="end"/>
      </w:r>
      <w:r w:rsidR="00A06462">
        <w:rPr>
          <w:color w:val="000000"/>
        </w:rPr>
        <w:t xml:space="preserve">. </w:t>
      </w:r>
    </w:p>
    <w:p w14:paraId="6E44E029" w14:textId="625E4AB4" w:rsidR="006B29B6" w:rsidRDefault="00500D75" w:rsidP="00086EFC">
      <w:pPr>
        <w:pStyle w:val="Caption"/>
        <w:rPr>
          <w:color w:val="000000"/>
        </w:rPr>
      </w:pPr>
      <w:bookmarkStart w:id="131" w:name="_Ref43321625"/>
      <w:r>
        <w:rPr>
          <w:noProof/>
          <w:color w:val="000000"/>
        </w:rPr>
        <w:drawing>
          <wp:anchor distT="0" distB="0" distL="114300" distR="114300" simplePos="0" relativeHeight="251742208" behindDoc="0" locked="0" layoutInCell="1" allowOverlap="1" wp14:anchorId="1C81736D" wp14:editId="1231409C">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7">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404C92">
          <w:rPr>
            <w:noProof/>
          </w:rPr>
          <w:t>48</w:t>
        </w:r>
      </w:fldSimple>
      <w:bookmarkEnd w:id="131"/>
      <w:r w:rsidR="00086EFC">
        <w:t xml:space="preserve"> – A plot of the ADC output, converted to Volts, when a 1.85Hz, </w:t>
      </w:r>
      <w:r w:rsidR="00086EFC">
        <w:rPr>
          <w:color w:val="000000"/>
        </w:rPr>
        <w:t xml:space="preserve">246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2" w:name="_Toc43739159"/>
      <w:r w:rsidRPr="0054577F">
        <w:t>Establishment of the Bluetooth Link</w:t>
      </w:r>
      <w:bookmarkEnd w:id="132"/>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3" w:name="_Toc43739160"/>
      <w:r w:rsidRPr="0054577F">
        <w:t xml:space="preserve">EEG Data Acquisition </w:t>
      </w:r>
      <w:r w:rsidR="0054577F">
        <w:t xml:space="preserve">using the </w:t>
      </w:r>
      <w:r w:rsidRPr="0054577F">
        <w:t>ADS1299</w:t>
      </w:r>
      <w:bookmarkEnd w:id="133"/>
    </w:p>
    <w:p w14:paraId="54A8A8D5" w14:textId="3D1497EB"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404C92">
        <w:t xml:space="preserve">Figure </w:t>
      </w:r>
      <w:r w:rsidR="00404C92">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9B22619" w:rsidR="00607D8C" w:rsidRDefault="00607D8C" w:rsidP="00607D8C">
      <w:pPr>
        <w:pStyle w:val="Caption"/>
      </w:pPr>
      <w:bookmarkStart w:id="134" w:name="_Ref43324779"/>
      <w:r>
        <w:lastRenderedPageBreak/>
        <w:t xml:space="preserve">Figure </w:t>
      </w:r>
      <w:fldSimple w:instr=" SEQ Figure \* ARABIC ">
        <w:r w:rsidR="00404C92">
          <w:rPr>
            <w:noProof/>
          </w:rPr>
          <w:t>49</w:t>
        </w:r>
      </w:fldSimple>
      <w:bookmarkEnd w:id="134"/>
      <w:r>
        <w:rPr>
          <w:noProof/>
          <w:color w:val="222222"/>
        </w:rPr>
        <w:drawing>
          <wp:anchor distT="0" distB="0" distL="114300" distR="114300" simplePos="0" relativeHeight="251743232" behindDoc="0" locked="0" layoutInCell="1" allowOverlap="1" wp14:anchorId="500741E5" wp14:editId="06885A98">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8">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04685284"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404C92">
        <w:t xml:space="preserve">Figure </w:t>
      </w:r>
      <w:r w:rsidR="00404C92">
        <w:rPr>
          <w:noProof/>
        </w:rPr>
        <w:t>50</w:t>
      </w:r>
      <w:r w:rsidR="003E1DEC">
        <w:fldChar w:fldCharType="end"/>
      </w:r>
      <w:r w:rsidR="003E1DEC">
        <w:t xml:space="preserve">. </w:t>
      </w:r>
    </w:p>
    <w:p w14:paraId="20BC4BEA" w14:textId="2D2EF019" w:rsidR="003E1DEC" w:rsidRPr="00EB63A4" w:rsidRDefault="003E1DEC" w:rsidP="00256172">
      <w:r>
        <w:rPr>
          <w:noProof/>
        </w:rPr>
        <w:drawing>
          <wp:anchor distT="0" distB="0" distL="114300" distR="114300" simplePos="0" relativeHeight="251744256" behindDoc="0" locked="0" layoutInCell="1" allowOverlap="1" wp14:anchorId="37931581" wp14:editId="38083C5B">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9">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5" w:name="_Ref43323538"/>
      <w:r>
        <w:t xml:space="preserve">Figure </w:t>
      </w:r>
      <w:fldSimple w:instr=" SEQ Figure \* ARABIC ">
        <w:r w:rsidR="00404C92">
          <w:rPr>
            <w:noProof/>
          </w:rPr>
          <w:t>50</w:t>
        </w:r>
      </w:fldSimple>
      <w:bookmarkEnd w:id="135"/>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6" w:name="_Toc43739161"/>
      <w:r w:rsidRPr="0054577F">
        <w:lastRenderedPageBreak/>
        <w:t>Generation of the PWM Control Signal</w:t>
      </w:r>
      <w:bookmarkEnd w:id="136"/>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7" w:name="_Toc43739162"/>
      <w:r w:rsidRPr="0054577F">
        <w:t>Calculating the DCT</w:t>
      </w:r>
      <w:bookmarkEnd w:id="137"/>
    </w:p>
    <w:p w14:paraId="04838813" w14:textId="40672B38"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404C92">
        <w:t xml:space="preserve">Figure </w:t>
      </w:r>
      <w:r w:rsidR="00404C92">
        <w:rPr>
          <w:noProof/>
        </w:rPr>
        <w:t>51</w:t>
      </w:r>
      <w:r w:rsidR="00DB4832">
        <w:rPr>
          <w:color w:val="000000"/>
        </w:rPr>
        <w:fldChar w:fldCharType="end"/>
      </w:r>
      <w:r w:rsidR="003D6CE1">
        <w:rPr>
          <w:color w:val="000000"/>
        </w:rPr>
        <w:t>, the output vectors matched identically. Therefore, this test was passed successfully.</w:t>
      </w:r>
    </w:p>
    <w:p w14:paraId="322618F4" w14:textId="6F45855B" w:rsidR="00E81741" w:rsidRDefault="00E81741" w:rsidP="00E81741">
      <w:pPr>
        <w:pStyle w:val="Caption"/>
        <w:rPr>
          <w:color w:val="000000"/>
        </w:rPr>
      </w:pPr>
      <w:bookmarkStart w:id="138" w:name="_Ref43139950"/>
      <w:r>
        <w:t xml:space="preserve">Figure </w:t>
      </w:r>
      <w:fldSimple w:instr=" SEQ Figure \* ARABIC ">
        <w:r w:rsidR="00404C92">
          <w:rPr>
            <w:noProof/>
          </w:rPr>
          <w:t>51</w:t>
        </w:r>
      </w:fldSimple>
      <w:bookmarkEnd w:id="138"/>
      <w:r>
        <w:rPr>
          <w:noProof/>
          <w:color w:val="000000"/>
        </w:rPr>
        <mc:AlternateContent>
          <mc:Choice Requires="wpg">
            <w:drawing>
              <wp:anchor distT="0" distB="0" distL="114300" distR="114300" simplePos="0" relativeHeight="251741184" behindDoc="0" locked="0" layoutInCell="1" allowOverlap="1" wp14:anchorId="1E3C0144" wp14:editId="2F003F4F">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80">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81">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4D50E7" w:rsidRPr="00E81741" w:rsidRDefault="004D50E7"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4D50E7" w:rsidRPr="00E81741" w:rsidRDefault="004D50E7"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50"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">
                <v:group id="Group 145" o:spid="_x0000_s125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5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2" o:title="" cropleft="3108f"/>
                  </v:shape>
                  <v:shape id="Picture 144" o:spid="_x0000_s125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3" o:title=""/>
                  </v:shape>
                </v:group>
                <v:shape id="Text Box 146" o:spid="_x0000_s125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4D50E7" w:rsidRPr="00E81741" w:rsidRDefault="004D50E7" w:rsidP="00E81741">
                        <w:pPr>
                          <w:jc w:val="center"/>
                          <w:rPr>
                            <w:lang w:val="en-US"/>
                          </w:rPr>
                        </w:pPr>
                        <w:r>
                          <w:rPr>
                            <w:lang w:val="en-US"/>
                          </w:rPr>
                          <w:t>(a)</w:t>
                        </w:r>
                      </w:p>
                    </w:txbxContent>
                  </v:textbox>
                </v:shape>
                <v:shape id="Text Box 147" o:spid="_x0000_s125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4D50E7" w:rsidRPr="00E81741" w:rsidRDefault="004D50E7"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9" w:name="_Toc43739163"/>
      <w:r w:rsidRPr="0054577F">
        <w:lastRenderedPageBreak/>
        <w:t>Testing the SVM</w:t>
      </w:r>
      <w:bookmarkEnd w:id="139"/>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0" w:name="_Toc43739164"/>
      <w:r w:rsidRPr="0054577F">
        <w:t>Classifying Real Time Data</w:t>
      </w:r>
      <w:bookmarkEnd w:id="140"/>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1" w:name="_Toc43739165"/>
      <w:r>
        <w:t>All Together Now!</w:t>
      </w:r>
      <w:bookmarkEnd w:id="141"/>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2" w:name="_Ref23797823"/>
      <w:bookmarkStart w:id="143" w:name="_Toc43739166"/>
      <w:r>
        <w:t>Generating Classifier Training Data</w:t>
      </w:r>
      <w:bookmarkEnd w:id="142"/>
      <w:bookmarkEnd w:id="143"/>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4" w:name="_Toc43739167"/>
      <w:r>
        <w:t>Training Data Acquisition Setup</w:t>
      </w:r>
      <w:bookmarkEnd w:id="144"/>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5" w:name="_Toc43739168"/>
      <w:r>
        <w:t>Training Paradigm</w:t>
      </w:r>
      <w:bookmarkEnd w:id="145"/>
    </w:p>
    <w:p w14:paraId="146BBDEC" w14:textId="0FF9838C"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404C92">
        <w:t xml:space="preserve">Table </w:t>
      </w:r>
      <w:r w:rsidR="00404C92">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F73F520" w:rsidR="0079595B" w:rsidRDefault="0079595B" w:rsidP="0079595B">
      <w:pPr>
        <w:pStyle w:val="Caption"/>
      </w:pPr>
      <w:bookmarkStart w:id="146" w:name="_Ref43058443"/>
      <w:r>
        <w:t xml:space="preserve">Table </w:t>
      </w:r>
      <w:fldSimple w:instr=" SEQ Table \* ARABIC ">
        <w:r w:rsidR="00404C92">
          <w:rPr>
            <w:noProof/>
          </w:rPr>
          <w:t>10</w:t>
        </w:r>
      </w:fldSimple>
      <w:bookmarkEnd w:id="146"/>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7" w:name="_Toc43739169"/>
      <w:r>
        <w:t>Training Results</w:t>
      </w:r>
      <w:bookmarkEnd w:id="147"/>
    </w:p>
    <w:p w14:paraId="78D6D355" w14:textId="00BDF1D5"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404C92">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39BDD888"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404C92">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48" w:name="_Toc43739170"/>
      <w:r>
        <w:lastRenderedPageBreak/>
        <w:t>Conclusion</w:t>
      </w:r>
      <w:r w:rsidR="00B34AFF">
        <w:t>s and Future Work</w:t>
      </w:r>
      <w:bookmarkEnd w:id="148"/>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r>
        <w:t>Software Expansions</w:t>
      </w:r>
    </w:p>
    <w:p w14:paraId="068FB160" w14:textId="133A900D"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w:t>
      </w:r>
      <w:proofErr w:type="spellStart"/>
      <w:r>
        <w:t>though</w:t>
      </w:r>
      <w:proofErr w:type="spellEnd"/>
      <w:r>
        <w:t xml:space="preserve">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404C92">
        <w:t xml:space="preserve">Figure </w:t>
      </w:r>
      <w:r w:rsidR="00404C92">
        <w:rPr>
          <w:noProof/>
        </w:rPr>
        <w:t>52</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329EDEEA" w:rsidR="00A4625C" w:rsidRDefault="00612526" w:rsidP="00AC5746">
      <w:pPr>
        <w:pStyle w:val="Caption"/>
      </w:pPr>
      <w:bookmarkStart w:id="149" w:name="_Ref43896868"/>
      <w:r>
        <w:rPr>
          <w:noProof/>
        </w:rPr>
        <w:lastRenderedPageBreak/>
        <w:drawing>
          <wp:anchor distT="0" distB="0" distL="114300" distR="114300" simplePos="0" relativeHeight="252140544" behindDoc="0" locked="0" layoutInCell="1" allowOverlap="1" wp14:anchorId="2EBD91AF" wp14:editId="378981C8">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fldSimple w:instr=" SEQ Figure \* ARABIC ">
        <w:r w:rsidR="00404C92">
          <w:rPr>
            <w:noProof/>
          </w:rPr>
          <w:t>52</w:t>
        </w:r>
      </w:fldSimple>
      <w:bookmarkEnd w:id="149"/>
      <w:r w:rsidR="00AC5746">
        <w:t xml:space="preserve"> – An example of a 16-sample direct DCT computation algorithm </w:t>
      </w:r>
      <w:r w:rsidR="00AC5746">
        <w:fldChar w:fldCharType="begin"/>
      </w:r>
      <w:r w:rsidR="00AC5746">
        <w:instrText xml:space="preserve"> ADDIN EN.CITE &lt;EndNote&gt;&lt;Cite&gt;&lt;Author&gt;Vashkevich&lt;/Author&gt;&lt;Year&gt;2012&lt;/Year&gt;&lt;RecNum&gt;126&lt;/RecNum&gt;&lt;DisplayText&gt;[133]&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AC5746">
        <w:rPr>
          <w:noProof/>
        </w:rPr>
        <w:t>[133]</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r>
        <w:t>Hardware Expansions</w:t>
      </w:r>
    </w:p>
    <w:p w14:paraId="2EC7EA14" w14:textId="3FF54C76"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404C92">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0" w:name="_Toc43739171"/>
      <w:r>
        <w:lastRenderedPageBreak/>
        <w:t>Reference List</w:t>
      </w:r>
      <w:bookmarkEnd w:id="150"/>
    </w:p>
    <w:p w14:paraId="636BA8A7" w14:textId="77777777" w:rsidR="00692810" w:rsidRDefault="00692810" w:rsidP="00B56F23"/>
    <w:p w14:paraId="64F4E48B" w14:textId="77777777" w:rsidR="00AC5746" w:rsidRPr="00AC5746" w:rsidRDefault="00692810" w:rsidP="00AC5746">
      <w:pPr>
        <w:pStyle w:val="EndNoteBibliography"/>
        <w:ind w:left="720" w:hanging="720"/>
      </w:pPr>
      <w:r>
        <w:fldChar w:fldCharType="begin"/>
      </w:r>
      <w:r>
        <w:instrText xml:space="preserve"> ADDIN EN.REFLIST </w:instrText>
      </w:r>
      <w:r>
        <w:fldChar w:fldCharType="separate"/>
      </w:r>
      <w:r w:rsidR="00AC5746" w:rsidRPr="00AC5746">
        <w:t>[1]</w:t>
      </w:r>
      <w:r w:rsidR="00AC5746" w:rsidRPr="00AC5746">
        <w:tab/>
        <w:t xml:space="preserve">L. Walters. (n.d., 3/11/2019). </w:t>
      </w:r>
      <w:r w:rsidR="00AC5746" w:rsidRPr="00AC5746">
        <w:rPr>
          <w:i/>
        </w:rPr>
        <w:t>Statistics on Hand and Arm Loss</w:t>
      </w:r>
      <w:r w:rsidR="00AC5746" w:rsidRPr="00AC5746">
        <w:t>. Available: http://www.aboutonehandtyping.com/statistics.html</w:t>
      </w:r>
    </w:p>
    <w:p w14:paraId="16BADBA3" w14:textId="77777777" w:rsidR="00AC5746" w:rsidRPr="00AC5746" w:rsidRDefault="00AC5746" w:rsidP="00AC5746">
      <w:pPr>
        <w:pStyle w:val="EndNoteBibliography"/>
        <w:ind w:left="720" w:hanging="720"/>
      </w:pPr>
      <w:r w:rsidRPr="00AC5746">
        <w:t>[2]</w:t>
      </w:r>
      <w:r w:rsidRPr="00AC5746">
        <w:tab/>
        <w:t xml:space="preserve">Physiopedia contributors. (2019, 3/11/2019). </w:t>
      </w:r>
      <w:r w:rsidRPr="00AC5746">
        <w:rPr>
          <w:i/>
        </w:rPr>
        <w:t>Upper Limb Function in Spinal Cord Injury</w:t>
      </w:r>
      <w:r w:rsidRPr="00AC5746">
        <w:t>. Available: https://www.physio-pedia.com/index.php?title=Upper_Limb_Function_in_Spinal_Cord_Injury&amp;oldid=215844</w:t>
      </w:r>
    </w:p>
    <w:p w14:paraId="775856E4" w14:textId="77777777" w:rsidR="00AC5746" w:rsidRPr="00AC5746" w:rsidRDefault="00AC5746" w:rsidP="00AC5746">
      <w:pPr>
        <w:pStyle w:val="EndNoteBibliography"/>
        <w:ind w:left="720" w:hanging="720"/>
      </w:pPr>
      <w:r w:rsidRPr="00AC5746">
        <w:t>[3]</w:t>
      </w:r>
      <w:r w:rsidRPr="00AC5746">
        <w:tab/>
        <w:t>L. Poltawski</w:t>
      </w:r>
      <w:r w:rsidRPr="00AC5746">
        <w:rPr>
          <w:i/>
        </w:rPr>
        <w:t xml:space="preserve"> et al.</w:t>
      </w:r>
      <w:r w:rsidRPr="00AC5746">
        <w:t xml:space="preserve">, "Assessing the impact of upper limb disability following stroke: a qualitative enquiry using internet-based personal accounts of stroke survivors," </w:t>
      </w:r>
      <w:r w:rsidRPr="00AC5746">
        <w:rPr>
          <w:i/>
        </w:rPr>
        <w:t xml:space="preserve">Disability and Rehabilitation, </w:t>
      </w:r>
      <w:r w:rsidRPr="00AC5746">
        <w:t>vol. 38, no. 10, pp. 945-951, 7 May 2016 2015.</w:t>
      </w:r>
    </w:p>
    <w:p w14:paraId="60068636" w14:textId="77777777" w:rsidR="00AC5746" w:rsidRPr="00AC5746" w:rsidRDefault="00AC5746" w:rsidP="00AC5746">
      <w:pPr>
        <w:pStyle w:val="EndNoteBibliography"/>
        <w:ind w:left="720" w:hanging="720"/>
      </w:pPr>
      <w:r w:rsidRPr="00AC5746">
        <w:t>[4]</w:t>
      </w:r>
      <w:r w:rsidRPr="00AC5746">
        <w:tab/>
        <w:t xml:space="preserve">Disability Benefits Help. (2019, 3/11/2019). </w:t>
      </w:r>
      <w:r w:rsidRPr="00AC5746">
        <w:rPr>
          <w:i/>
        </w:rPr>
        <w:t>How Disability is an Upper Extremity Amputation</w:t>
      </w:r>
      <w:r w:rsidRPr="00AC5746">
        <w:t>. Available: https://www.disability-benefits-help.org/how-disabling-is-my-condition/upper-extremity-amputation</w:t>
      </w:r>
    </w:p>
    <w:p w14:paraId="3FD1C30D" w14:textId="77777777" w:rsidR="00AC5746" w:rsidRPr="00AC5746" w:rsidRDefault="00AC5746" w:rsidP="00AC5746">
      <w:pPr>
        <w:pStyle w:val="EndNoteBibliography"/>
        <w:ind w:left="720" w:hanging="720"/>
      </w:pPr>
      <w:r w:rsidRPr="00AC5746">
        <w:t>[5]</w:t>
      </w:r>
      <w:r w:rsidRPr="00AC5746">
        <w:tab/>
        <w:t xml:space="preserve">The Christopher and Dana Reeve Foundation. (2013, 15/09/2019). </w:t>
      </w:r>
      <w:r w:rsidRPr="00AC5746">
        <w:rPr>
          <w:i/>
        </w:rPr>
        <w:t>Prevalence of paralysis in the United States</w:t>
      </w:r>
      <w:r w:rsidRPr="00AC5746">
        <w:t>. Available: https://www.christopherreeve.org/living-with-paralysis/stats-about-paralysis</w:t>
      </w:r>
    </w:p>
    <w:p w14:paraId="0A0F80E8" w14:textId="77777777" w:rsidR="00AC5746" w:rsidRPr="00AC5746" w:rsidRDefault="00AC5746" w:rsidP="00AC5746">
      <w:pPr>
        <w:pStyle w:val="EndNoteBibliography"/>
        <w:ind w:left="720" w:hanging="720"/>
      </w:pPr>
      <w:r w:rsidRPr="00AC5746">
        <w:t>[6]</w:t>
      </w:r>
      <w:r w:rsidRPr="00AC5746">
        <w:tab/>
        <w:t xml:space="preserve">L. Garcia, V. Lespinet-Najib, M. Menoret, B. Claverie, J. M.André, and R. Ron-Angevin, "Brain–Computer Interface: Analysis of Different Virtual Keyboards for Improving Usability," </w:t>
      </w:r>
      <w:r w:rsidRPr="00AC5746">
        <w:rPr>
          <w:i/>
        </w:rPr>
        <w:t xml:space="preserve">Neuroergonomics, </w:t>
      </w:r>
      <w:r w:rsidRPr="00AC5746">
        <w:t>pp. 269-270, 30/11/2018 2018.</w:t>
      </w:r>
    </w:p>
    <w:p w14:paraId="3CCC6FE0" w14:textId="77777777" w:rsidR="00AC5746" w:rsidRPr="00AC5746" w:rsidRDefault="00AC5746" w:rsidP="00AC5746">
      <w:pPr>
        <w:pStyle w:val="EndNoteBibliography"/>
        <w:ind w:left="720" w:hanging="720"/>
      </w:pPr>
      <w:r w:rsidRPr="00AC5746">
        <w:t>[7]</w:t>
      </w:r>
      <w:r w:rsidRPr="00AC5746">
        <w:tab/>
        <w:t xml:space="preserve">The University of Pittsburgh. (2019, 03/11/2019). </w:t>
      </w:r>
      <w:r w:rsidRPr="00AC5746">
        <w:rPr>
          <w:i/>
        </w:rPr>
        <w:t>Neuroprosthetics | Rehabilitation and Neural Engineering Laboratory | The University of Pittsburgh</w:t>
      </w:r>
      <w:r w:rsidRPr="00AC5746">
        <w:t>. Available: http://www.rnel.pitt.edu/research/neuroprosthetics</w:t>
      </w:r>
    </w:p>
    <w:p w14:paraId="5F157C5F" w14:textId="77777777" w:rsidR="00AC5746" w:rsidRPr="00AC5746" w:rsidRDefault="00AC5746" w:rsidP="00AC5746">
      <w:pPr>
        <w:pStyle w:val="EndNoteBibliography"/>
        <w:ind w:left="720" w:hanging="720"/>
      </w:pPr>
      <w:r w:rsidRPr="00AC5746">
        <w:t>[8]</w:t>
      </w:r>
      <w:r w:rsidRPr="00AC5746">
        <w:tab/>
        <w:t xml:space="preserve">Amputee Coalition. (2019, 03/11/2019). </w:t>
      </w:r>
      <w:r w:rsidRPr="00AC5746">
        <w:rPr>
          <w:i/>
        </w:rPr>
        <w:t>Promising Neuroprosthetic Research Projects to Keep an Eye On - Amputee Coalition</w:t>
      </w:r>
      <w:r w:rsidRPr="00AC5746">
        <w:t>. Available: https://www.amputee-coalition.org/neuroprosthetic-research-projects-2019/</w:t>
      </w:r>
    </w:p>
    <w:p w14:paraId="77F0C311" w14:textId="77777777" w:rsidR="00AC5746" w:rsidRPr="00AC5746" w:rsidRDefault="00AC5746" w:rsidP="00AC5746">
      <w:pPr>
        <w:pStyle w:val="EndNoteBibliography"/>
        <w:ind w:left="720" w:hanging="720"/>
      </w:pPr>
      <w:r w:rsidRPr="00AC5746">
        <w:t>[9]</w:t>
      </w:r>
      <w:r w:rsidRPr="00AC5746">
        <w:tab/>
        <w:t xml:space="preserve">A. P. Tsu, M. J. Burish, J. GodLove, and K. Ganguly, "Cortical Neuroprosthetics from a Clinical Perspective," </w:t>
      </w:r>
      <w:r w:rsidRPr="00AC5746">
        <w:rPr>
          <w:i/>
        </w:rPr>
        <w:t xml:space="preserve">Neurobiology of Disease, </w:t>
      </w:r>
      <w:r w:rsidRPr="00AC5746">
        <w:t>vol. 83, pp. 154-160, 25/09/2017 2017.</w:t>
      </w:r>
    </w:p>
    <w:p w14:paraId="40A6CD6F" w14:textId="77777777" w:rsidR="00AC5746" w:rsidRPr="00AC5746" w:rsidRDefault="00AC5746" w:rsidP="00AC5746">
      <w:pPr>
        <w:pStyle w:val="EndNoteBibliography"/>
        <w:ind w:left="720" w:hanging="720"/>
      </w:pPr>
      <w:r w:rsidRPr="00AC5746">
        <w:t>[10]</w:t>
      </w:r>
      <w:r w:rsidRPr="00AC5746">
        <w:tab/>
        <w:t xml:space="preserve">S. M. Engdahl, B. P. Christie, B. Kelly, A. Davis, C. A. Chestek, and D. H. Gates, "Surveying the interest of individuals with upper limb loss in novel prosthetic control techniques," </w:t>
      </w:r>
      <w:r w:rsidRPr="00AC5746">
        <w:rPr>
          <w:i/>
        </w:rPr>
        <w:t xml:space="preserve">Journal of NeuroEngineering and Rehabilitation, </w:t>
      </w:r>
      <w:r w:rsidRPr="00AC5746">
        <w:t>vol. 12, no. 53, 13/08/2015 2015.</w:t>
      </w:r>
    </w:p>
    <w:p w14:paraId="7C31A678" w14:textId="77777777" w:rsidR="00AC5746" w:rsidRPr="00AC5746" w:rsidRDefault="00AC5746" w:rsidP="00AC5746">
      <w:pPr>
        <w:pStyle w:val="EndNoteBibliography"/>
        <w:ind w:left="720" w:hanging="720"/>
      </w:pPr>
      <w:r w:rsidRPr="00AC5746">
        <w:t>[11]</w:t>
      </w:r>
      <w:r w:rsidRPr="00AC5746">
        <w:tab/>
        <w:t xml:space="preserve">M. Misaki, Y. Kim, P. A. Bandettini, and N. Kriegeskorte, "Comparison of multivariate classifiers and response normalizations for pattern-information fMRI," </w:t>
      </w:r>
      <w:r w:rsidRPr="00AC5746">
        <w:rPr>
          <w:i/>
        </w:rPr>
        <w:t xml:space="preserve">NeuroImage, </w:t>
      </w:r>
      <w:r w:rsidRPr="00AC5746">
        <w:t>vol. 53, no. 1, pp. 103-118, 15/10/2010 2010.</w:t>
      </w:r>
    </w:p>
    <w:p w14:paraId="12495385" w14:textId="77777777" w:rsidR="00AC5746" w:rsidRPr="00AC5746" w:rsidRDefault="00AC5746" w:rsidP="00AC5746">
      <w:pPr>
        <w:pStyle w:val="EndNoteBibliography"/>
        <w:ind w:left="720" w:hanging="720"/>
      </w:pPr>
      <w:r w:rsidRPr="00AC5746">
        <w:t>[12]</w:t>
      </w:r>
      <w:r w:rsidRPr="00AC5746">
        <w:tab/>
        <w:t xml:space="preserve">A. B. Roy, D. Dey, D. Banerjee, and B. Mohanty, "Comparison of FFT, DCT, DWT, WHT Compression," </w:t>
      </w:r>
      <w:r w:rsidRPr="00AC5746">
        <w:rPr>
          <w:i/>
        </w:rPr>
        <w:t xml:space="preserve">International Journal of Computer Applications </w:t>
      </w:r>
      <w:r w:rsidRPr="00AC5746">
        <w:t>vol. 975, no. 8887, 2018.</w:t>
      </w:r>
    </w:p>
    <w:p w14:paraId="5927CE9E" w14:textId="77777777" w:rsidR="00AC5746" w:rsidRPr="00AC5746" w:rsidRDefault="00AC5746" w:rsidP="00AC5746">
      <w:pPr>
        <w:pStyle w:val="EndNoteBibliography"/>
        <w:ind w:left="720" w:hanging="720"/>
      </w:pPr>
      <w:r w:rsidRPr="00AC5746">
        <w:t>[13]</w:t>
      </w:r>
      <w:r w:rsidRPr="00AC5746">
        <w:tab/>
        <w:t xml:space="preserve">B. Szuflitowska and P. Orlowski, "Comparison of the EEG Signal Classifiers LDA, NBC and GNBC Based on Time-Frequency Features," </w:t>
      </w:r>
      <w:r w:rsidRPr="00AC5746">
        <w:rPr>
          <w:i/>
        </w:rPr>
        <w:t xml:space="preserve">Pomiary Automatyka Robotyka, </w:t>
      </w:r>
      <w:r w:rsidRPr="00AC5746">
        <w:t>vol. 21, pp. 39-45, June 2017 2017.</w:t>
      </w:r>
    </w:p>
    <w:p w14:paraId="3996CC94" w14:textId="77777777" w:rsidR="00AC5746" w:rsidRPr="00AC5746" w:rsidRDefault="00AC5746" w:rsidP="00AC5746">
      <w:pPr>
        <w:pStyle w:val="EndNoteBibliography"/>
        <w:ind w:left="720" w:hanging="720"/>
      </w:pPr>
      <w:r w:rsidRPr="00AC5746">
        <w:t>[14]</w:t>
      </w:r>
      <w:r w:rsidRPr="00AC5746">
        <w:tab/>
        <w:t xml:space="preserve">B. Wang, C. M. Wong, F. Wan, P. U. Mak, P. I. Mak, and M. I. Vai, "Comparison of different classification methods for EEG-based brain computer interfaces: A case study," presented at the International Conference on Information and Automation, </w:t>
      </w:r>
      <w:r w:rsidRPr="00AC5746">
        <w:lastRenderedPageBreak/>
        <w:t>Zhuhai, China, 22/06/2009, 2009. Available: https://ieeexplore-ieee-org.ezproxy.newcastle.edu.au/stamp/stamp.jsp?tp=&amp;arnumber=5205138</w:t>
      </w:r>
    </w:p>
    <w:p w14:paraId="673AC1E3" w14:textId="77777777" w:rsidR="00AC5746" w:rsidRPr="00AC5746" w:rsidRDefault="00AC5746" w:rsidP="00AC5746">
      <w:pPr>
        <w:pStyle w:val="EndNoteBibliography"/>
        <w:ind w:left="720" w:hanging="720"/>
      </w:pPr>
      <w:r w:rsidRPr="00AC5746">
        <w:t>[15]</w:t>
      </w:r>
      <w:r w:rsidRPr="00AC5746">
        <w:tab/>
        <w:t xml:space="preserve">W. B. Fye, "Julien Jean César Legallois," </w:t>
      </w:r>
      <w:r w:rsidRPr="00AC5746">
        <w:rPr>
          <w:i/>
        </w:rPr>
        <w:t xml:space="preserve">Clinical Cardiology, </w:t>
      </w:r>
      <w:r w:rsidRPr="00AC5746">
        <w:t>vol. 18, no. 10, 1995.</w:t>
      </w:r>
    </w:p>
    <w:p w14:paraId="2F1EAC0D" w14:textId="77777777" w:rsidR="00AC5746" w:rsidRPr="00AC5746" w:rsidRDefault="00AC5746" w:rsidP="00AC5746">
      <w:pPr>
        <w:pStyle w:val="EndNoteBibliography"/>
        <w:ind w:left="720" w:hanging="720"/>
      </w:pPr>
      <w:r w:rsidRPr="00AC5746">
        <w:t>[16]</w:t>
      </w:r>
      <w:r w:rsidRPr="00AC5746">
        <w:tab/>
        <w:t xml:space="preserve">The Virtual Brain. (n.d., 15/09/1009). </w:t>
      </w:r>
      <w:r w:rsidRPr="00AC5746">
        <w:rPr>
          <w:i/>
        </w:rPr>
        <w:t>The Virtual Brain: Scalable Brain Simulation</w:t>
      </w:r>
      <w:r w:rsidRPr="00AC5746">
        <w:t>. Available: https://www.thevirtualbrain.org/tvb/zwei/neuroscience-simulation</w:t>
      </w:r>
    </w:p>
    <w:p w14:paraId="19E70D78" w14:textId="77777777" w:rsidR="00AC5746" w:rsidRPr="00AC5746" w:rsidRDefault="00AC5746" w:rsidP="00AC5746">
      <w:pPr>
        <w:pStyle w:val="EndNoteBibliography"/>
        <w:ind w:left="720" w:hanging="720"/>
      </w:pPr>
      <w:r w:rsidRPr="00AC5746">
        <w:t>[17]</w:t>
      </w:r>
      <w:r w:rsidRPr="00AC5746">
        <w:tab/>
        <w:t xml:space="preserve">A. Woodruff. (2019, 15/09/2019). </w:t>
      </w:r>
      <w:r w:rsidRPr="00AC5746">
        <w:rPr>
          <w:i/>
        </w:rPr>
        <w:t>What is a neuron? = Queensland Brain Institute - University of Queensland</w:t>
      </w:r>
      <w:r w:rsidRPr="00AC5746">
        <w:t>. Available: https://qbi.uq.edu.au/brain/brain-anatomy/what-neuron</w:t>
      </w:r>
    </w:p>
    <w:p w14:paraId="2DEFD9BD" w14:textId="77777777" w:rsidR="00AC5746" w:rsidRPr="00AC5746" w:rsidRDefault="00AC5746" w:rsidP="00AC5746">
      <w:pPr>
        <w:pStyle w:val="EndNoteBibliography"/>
        <w:ind w:left="720" w:hanging="720"/>
      </w:pPr>
      <w:r w:rsidRPr="00AC5746">
        <w:t>[18]</w:t>
      </w:r>
      <w:r w:rsidRPr="00AC5746">
        <w:tab/>
        <w:t xml:space="preserve">lumenlearning. (n.d., 15/09/2019). </w:t>
      </w:r>
      <w:r w:rsidRPr="00AC5746">
        <w:rPr>
          <w:i/>
        </w:rPr>
        <w:t>Resting Membrane Potential | Biology for Majors II</w:t>
      </w:r>
      <w:r w:rsidRPr="00AC5746">
        <w:t>. Available: https://courses.lumenlearning.com/wm-biology2/chapter/resting-membrane-potential/</w:t>
      </w:r>
    </w:p>
    <w:p w14:paraId="76F044E8" w14:textId="77777777" w:rsidR="00AC5746" w:rsidRPr="00AC5746" w:rsidRDefault="00AC5746" w:rsidP="00AC5746">
      <w:pPr>
        <w:pStyle w:val="EndNoteBibliography"/>
        <w:ind w:left="720" w:hanging="720"/>
      </w:pPr>
      <w:r w:rsidRPr="00AC5746">
        <w:t>[19]</w:t>
      </w:r>
      <w:r w:rsidRPr="00AC5746">
        <w:tab/>
        <w:t xml:space="preserve">KhanAcademy. (n.d., 15/09/2019). </w:t>
      </w:r>
      <w:r w:rsidRPr="00AC5746">
        <w:rPr>
          <w:i/>
        </w:rPr>
        <w:t>Membrane potential (resting membrane potential) (article) | Khan Academcy</w:t>
      </w:r>
      <w:r w:rsidRPr="00AC5746">
        <w:t>. Available: https://www.khanacademy.org/science/biology/human-biology/neuron-nervous-system/a/the-membrane-potential</w:t>
      </w:r>
    </w:p>
    <w:p w14:paraId="47A501DE" w14:textId="77777777" w:rsidR="00AC5746" w:rsidRPr="00AC5746" w:rsidRDefault="00AC5746" w:rsidP="00AC5746">
      <w:pPr>
        <w:pStyle w:val="EndNoteBibliography"/>
        <w:ind w:left="720" w:hanging="720"/>
      </w:pPr>
      <w:r w:rsidRPr="00AC5746">
        <w:t>[20]</w:t>
      </w:r>
      <w:r w:rsidRPr="00AC5746">
        <w:tab/>
        <w:t xml:space="preserve">Rice University. (n.d., 15/09/2019). </w:t>
      </w:r>
      <w:r w:rsidRPr="00AC5746">
        <w:rPr>
          <w:i/>
        </w:rPr>
        <w:t>12.4 The Action Potential - Anatomy and Physiology</w:t>
      </w:r>
      <w:r w:rsidRPr="00AC5746">
        <w:t>. Available: https://opentextbc.ca/anatomyandphysiology/chapter/12-4-the-action-potential/</w:t>
      </w:r>
    </w:p>
    <w:p w14:paraId="27933A12" w14:textId="77777777" w:rsidR="00AC5746" w:rsidRPr="00AC5746" w:rsidRDefault="00AC5746" w:rsidP="00AC5746">
      <w:pPr>
        <w:pStyle w:val="EndNoteBibliography"/>
        <w:ind w:left="720" w:hanging="720"/>
      </w:pPr>
      <w:r w:rsidRPr="00AC5746">
        <w:t>[21]</w:t>
      </w:r>
      <w:r w:rsidRPr="00AC5746">
        <w:tab/>
        <w:t xml:space="preserve">OperativeNeurosurgery. (2016, 15/09/2019). </w:t>
      </w:r>
      <w:r w:rsidRPr="00AC5746">
        <w:rPr>
          <w:i/>
        </w:rPr>
        <w:t>motor_cortex [Operative Neurosurgery]</w:t>
      </w:r>
      <w:r w:rsidRPr="00AC5746">
        <w:t>. Available: https://operativeneurosurgery.com/doku.php?id=motor_cortex</w:t>
      </w:r>
    </w:p>
    <w:p w14:paraId="231AACCC" w14:textId="77777777" w:rsidR="00AC5746" w:rsidRPr="00AC5746" w:rsidRDefault="00AC5746" w:rsidP="00AC5746">
      <w:pPr>
        <w:pStyle w:val="EndNoteBibliography"/>
        <w:ind w:left="720" w:hanging="720"/>
      </w:pPr>
      <w:r w:rsidRPr="00AC5746">
        <w:t>[22]</w:t>
      </w:r>
      <w:r w:rsidRPr="00AC5746">
        <w:tab/>
        <w:t xml:space="preserve">Queensland Brain Institute. (2017, 15/09/2019). </w:t>
      </w:r>
      <w:r w:rsidRPr="00AC5746">
        <w:rPr>
          <w:i/>
        </w:rPr>
        <w:t>Action potentials and synapses - Queensland Brain Institute - University of Queensland</w:t>
      </w:r>
      <w:r w:rsidRPr="00AC5746">
        <w:t>. Available: https://qbi.uq.edu.au/brain-basics/brain/brain-physiology/action-potentials-and-synapses</w:t>
      </w:r>
    </w:p>
    <w:p w14:paraId="5159886F" w14:textId="77777777" w:rsidR="00AC5746" w:rsidRPr="00AC5746" w:rsidRDefault="00AC5746" w:rsidP="00AC5746">
      <w:pPr>
        <w:pStyle w:val="EndNoteBibliography"/>
        <w:ind w:left="720" w:hanging="720"/>
      </w:pPr>
      <w:r w:rsidRPr="00AC5746">
        <w:t>[23]</w:t>
      </w:r>
      <w:r w:rsidRPr="00AC5746">
        <w:tab/>
        <w:t xml:space="preserve">S. Schwerin. (2013, 15/09/2019). </w:t>
      </w:r>
      <w:r w:rsidRPr="00AC5746">
        <w:rPr>
          <w:i/>
        </w:rPr>
        <w:t>The Anatomy of Movement - Brain Connection</w:t>
      </w:r>
      <w:r w:rsidRPr="00AC5746">
        <w:t>. Available: https://brainconnection.brainhq.com/2013/03/05/the-anatomy-of-movement/</w:t>
      </w:r>
    </w:p>
    <w:p w14:paraId="6E9972C2" w14:textId="77777777" w:rsidR="00AC5746" w:rsidRPr="00AC5746" w:rsidRDefault="00AC5746" w:rsidP="00AC5746">
      <w:pPr>
        <w:pStyle w:val="EndNoteBibliography"/>
        <w:ind w:left="720" w:hanging="720"/>
      </w:pPr>
      <w:r w:rsidRPr="00AC5746">
        <w:t>[24]</w:t>
      </w:r>
      <w:r w:rsidRPr="00AC5746">
        <w:tab/>
        <w:t xml:space="preserve">J. Knierim. (n.d., 15/09/2019). </w:t>
      </w:r>
      <w:r w:rsidRPr="00AC5746">
        <w:rPr>
          <w:i/>
        </w:rPr>
        <w:t>Motor Cortex (Section 3, Chapter 3) Neuroscience Online: An Electronic Textbook for the Neurosciences | Department of Neurobiology and Anatomy - The University of Texas Medical School at Houston</w:t>
      </w:r>
      <w:r w:rsidRPr="00AC5746">
        <w:t>. Available: https://nba.uth.tmc.edu/neuroscience/m/s3/chapter03.html</w:t>
      </w:r>
    </w:p>
    <w:p w14:paraId="05AEDB99" w14:textId="77777777" w:rsidR="00AC5746" w:rsidRPr="00AC5746" w:rsidRDefault="00AC5746" w:rsidP="00AC5746">
      <w:pPr>
        <w:pStyle w:val="EndNoteBibliography"/>
        <w:ind w:left="720" w:hanging="720"/>
      </w:pPr>
      <w:r w:rsidRPr="00AC5746">
        <w:t>[25]</w:t>
      </w:r>
      <w:r w:rsidRPr="00AC5746">
        <w:tab/>
        <w:t xml:space="preserve">K. Nakayashiki, M. Saeki, Y. Takata, Y. Hayashi, and T. Kondo, "Modulation of event-related desynchronization during kinematic and kinetic hand movements," </w:t>
      </w:r>
      <w:r w:rsidRPr="00AC5746">
        <w:rPr>
          <w:i/>
        </w:rPr>
        <w:t xml:space="preserve">Journal of NeuroEngineering and Rehabilitation, </w:t>
      </w:r>
      <w:r w:rsidRPr="00AC5746">
        <w:t>vol. 11, no. 90, 30/05/2014 2014.</w:t>
      </w:r>
    </w:p>
    <w:p w14:paraId="4826C46D" w14:textId="77777777" w:rsidR="00AC5746" w:rsidRPr="00AC5746" w:rsidRDefault="00AC5746" w:rsidP="00AC5746">
      <w:pPr>
        <w:pStyle w:val="EndNoteBibliography"/>
        <w:ind w:left="720" w:hanging="720"/>
      </w:pPr>
      <w:r w:rsidRPr="00AC5746">
        <w:t>[26]</w:t>
      </w:r>
      <w:r w:rsidRPr="00AC5746">
        <w:tab/>
        <w:t xml:space="preserve">G. Pfurtscheller. (2016, 15/09/2019). </w:t>
      </w:r>
      <w:r w:rsidRPr="00AC5746">
        <w:rPr>
          <w:i/>
        </w:rPr>
        <w:t>EEG Event-Related Desynchronization (ERD) and Event-Related Synchronization (ERS) | Neuropsy Key</w:t>
      </w:r>
      <w:r w:rsidRPr="00AC5746">
        <w:t>. Available: https://neupsykey.com/eeg-event-related-desynchronization-erd-and-event-related-synchronization-ers/</w:t>
      </w:r>
    </w:p>
    <w:p w14:paraId="19EECEAC" w14:textId="77777777" w:rsidR="00AC5746" w:rsidRPr="00AC5746" w:rsidRDefault="00AC5746" w:rsidP="00AC5746">
      <w:pPr>
        <w:pStyle w:val="EndNoteBibliography"/>
        <w:ind w:left="720" w:hanging="720"/>
      </w:pPr>
      <w:r w:rsidRPr="00AC5746">
        <w:t>[27]</w:t>
      </w:r>
      <w:r w:rsidRPr="00AC5746">
        <w:tab/>
        <w:t xml:space="preserve">E. Thomas, J. Fruitet, and M. Clerc, "Investigating brief motor imagery for an ERD/ERS based BCI," in </w:t>
      </w:r>
      <w:r w:rsidRPr="00AC5746">
        <w:rPr>
          <w:i/>
        </w:rPr>
        <w:t>Annual International Conference of the IEEE Engineering in Medicine and Biology Society</w:t>
      </w:r>
      <w:r w:rsidRPr="00AC5746">
        <w:t>, San Diego, USA, 2012, vol. 32.</w:t>
      </w:r>
    </w:p>
    <w:p w14:paraId="0B05186D" w14:textId="77777777" w:rsidR="00AC5746" w:rsidRPr="00AC5746" w:rsidRDefault="00AC5746" w:rsidP="00AC5746">
      <w:pPr>
        <w:pStyle w:val="EndNoteBibliography"/>
        <w:ind w:left="720" w:hanging="720"/>
      </w:pPr>
      <w:r w:rsidRPr="00AC5746">
        <w:t>[28]</w:t>
      </w:r>
      <w:r w:rsidRPr="00AC5746">
        <w:tab/>
        <w:t xml:space="preserve">Z. Tang, S. Sun, S. Zhang, Y. Chen, C. Li, and S. Chen, "A Brain-Machine Interface Based on ERD/ERS for an Upper-Limb Exoskeleton Control," </w:t>
      </w:r>
      <w:r w:rsidRPr="00AC5746">
        <w:rPr>
          <w:i/>
        </w:rPr>
        <w:t xml:space="preserve">Sensors, </w:t>
      </w:r>
      <w:r w:rsidRPr="00AC5746">
        <w:t>vol. 16, no. 12, 02/12/2016 2016.</w:t>
      </w:r>
    </w:p>
    <w:p w14:paraId="25DDB8A5" w14:textId="77777777" w:rsidR="00AC5746" w:rsidRPr="00AC5746" w:rsidRDefault="00AC5746" w:rsidP="00AC5746">
      <w:pPr>
        <w:pStyle w:val="EndNoteBibliography"/>
        <w:ind w:left="720" w:hanging="720"/>
      </w:pPr>
      <w:r w:rsidRPr="00AC5746">
        <w:t>[29]</w:t>
      </w:r>
      <w:r w:rsidRPr="00AC5746">
        <w:tab/>
        <w:t xml:space="preserve">A. Kubacki and D. Rybarczyk, "Development of a Speech System Using BCI Based on ERD/ERS for Patients Suffering from Amyotrophic Lateral Sclerosis," presented </w:t>
      </w:r>
      <w:r w:rsidRPr="00AC5746">
        <w:lastRenderedPageBreak/>
        <w:t>at the Advances in Manufacturing, 20, 2017. Available: https://link.springer.com/chapter/10.1007/978-3-319-68619-6_27</w:t>
      </w:r>
    </w:p>
    <w:p w14:paraId="3D96C017" w14:textId="77777777" w:rsidR="00AC5746" w:rsidRPr="00AC5746" w:rsidRDefault="00AC5746" w:rsidP="00AC5746">
      <w:pPr>
        <w:pStyle w:val="EndNoteBibliography"/>
        <w:ind w:left="720" w:hanging="720"/>
      </w:pPr>
      <w:r w:rsidRPr="00AC5746">
        <w:t>[30]</w:t>
      </w:r>
      <w:r w:rsidRPr="00AC5746">
        <w:tab/>
        <w:t xml:space="preserve">A. P. Burgess, "Towards a Unified Understanding of Event-Related Changes in the EEG: The Firefly Model of Synchronization through Cross-Frequency Phase Modulation," </w:t>
      </w:r>
      <w:r w:rsidRPr="00AC5746">
        <w:rPr>
          <w:i/>
        </w:rPr>
        <w:t xml:space="preserve">PLoS ONE, </w:t>
      </w:r>
      <w:r w:rsidRPr="00AC5746">
        <w:t>vol. 7, no. 9, 25/09/2012 2012.</w:t>
      </w:r>
    </w:p>
    <w:p w14:paraId="6846B409" w14:textId="77777777" w:rsidR="00AC5746" w:rsidRPr="00AC5746" w:rsidRDefault="00AC5746" w:rsidP="00AC5746">
      <w:pPr>
        <w:pStyle w:val="EndNoteBibliography"/>
        <w:ind w:left="720" w:hanging="720"/>
      </w:pPr>
      <w:r w:rsidRPr="00AC5746">
        <w:t>[31]</w:t>
      </w:r>
      <w:r w:rsidRPr="00AC5746">
        <w:tab/>
        <w:t xml:space="preserve">S. Hrishkesan. (2018, 16/09/2019). </w:t>
      </w:r>
      <w:r w:rsidRPr="00AC5746">
        <w:rPr>
          <w:i/>
        </w:rPr>
        <w:t>Advantages, Disadvantages and Applications of EEG - Electronics and Communication Study Materials</w:t>
      </w:r>
      <w:r w:rsidRPr="00AC5746">
        <w:t>. Available: https://www.electronicsandcommunications.com/2018/08/advantages-disadvantages-applications-of-eeg.html</w:t>
      </w:r>
    </w:p>
    <w:p w14:paraId="188D30A9" w14:textId="77777777" w:rsidR="00AC5746" w:rsidRPr="00AC5746" w:rsidRDefault="00AC5746" w:rsidP="00AC5746">
      <w:pPr>
        <w:pStyle w:val="EndNoteBibliography"/>
        <w:ind w:left="720" w:hanging="720"/>
      </w:pPr>
      <w:r w:rsidRPr="00AC5746">
        <w:t>[32]</w:t>
      </w:r>
      <w:r w:rsidRPr="00AC5746">
        <w:tab/>
        <w:t xml:space="preserve">B. Burle, L. Spieser, C. Roger, L. Casini, T. Hasbroucq, and F. Vidal, "Spatial and temporal resolutions of EEG: Is it really black and white? A scalp current density view," </w:t>
      </w:r>
      <w:r w:rsidRPr="00AC5746">
        <w:rPr>
          <w:i/>
        </w:rPr>
        <w:t xml:space="preserve">International Journal of Psychophysiology, </w:t>
      </w:r>
      <w:r w:rsidRPr="00AC5746">
        <w:t>vol. 97, no. 3, pp. 210-220, September 2015 2015.</w:t>
      </w:r>
    </w:p>
    <w:p w14:paraId="734676FD" w14:textId="77777777" w:rsidR="00AC5746" w:rsidRPr="00AC5746" w:rsidRDefault="00AC5746" w:rsidP="00AC5746">
      <w:pPr>
        <w:pStyle w:val="EndNoteBibliography"/>
        <w:ind w:left="720" w:hanging="720"/>
      </w:pPr>
      <w:r w:rsidRPr="00AC5746">
        <w:t>[33]</w:t>
      </w:r>
      <w:r w:rsidRPr="00AC5746">
        <w:tab/>
        <w:t xml:space="preserve">R. Degabriele and J. Lagopoulos, "Techniques for effective EEG subject preparation," </w:t>
      </w:r>
      <w:r w:rsidRPr="00AC5746">
        <w:rPr>
          <w:i/>
        </w:rPr>
        <w:t xml:space="preserve">Acta Neuropsychiatrica, </w:t>
      </w:r>
      <w:r w:rsidRPr="00AC5746">
        <w:t>vol. 20, no. 4, pp. 218-219, August 2008 2008.</w:t>
      </w:r>
    </w:p>
    <w:p w14:paraId="5670F953" w14:textId="77777777" w:rsidR="00AC5746" w:rsidRPr="00AC5746" w:rsidRDefault="00AC5746" w:rsidP="00AC5746">
      <w:pPr>
        <w:pStyle w:val="EndNoteBibliography"/>
        <w:ind w:left="720" w:hanging="720"/>
      </w:pPr>
      <w:r w:rsidRPr="00AC5746">
        <w:t>[34]</w:t>
      </w:r>
      <w:r w:rsidRPr="00AC5746">
        <w:tab/>
        <w:t xml:space="preserve">M. A. Lopez-Gordo, D. Sanchez-Morillo, and F. P. Valle, "Dry EEG Electrodes," </w:t>
      </w:r>
      <w:r w:rsidRPr="00AC5746">
        <w:rPr>
          <w:i/>
        </w:rPr>
        <w:t xml:space="preserve">Sensors, </w:t>
      </w:r>
      <w:r w:rsidRPr="00AC5746">
        <w:t>vol. 14, no. 7, pp. 12647-12870, 18/07/2014 2014.</w:t>
      </w:r>
    </w:p>
    <w:p w14:paraId="3F98DADC" w14:textId="77777777" w:rsidR="00AC5746" w:rsidRPr="00AC5746" w:rsidRDefault="00AC5746" w:rsidP="00AC5746">
      <w:pPr>
        <w:pStyle w:val="EndNoteBibliography"/>
        <w:ind w:left="720" w:hanging="720"/>
      </w:pPr>
      <w:r w:rsidRPr="00AC5746">
        <w:t>[35]</w:t>
      </w:r>
      <w:r w:rsidRPr="00AC5746">
        <w:tab/>
        <w:t>J. W. Y. Kama</w:t>
      </w:r>
      <w:r w:rsidRPr="00AC5746">
        <w:rPr>
          <w:i/>
        </w:rPr>
        <w:t xml:space="preserve"> et al.</w:t>
      </w:r>
      <w:r w:rsidRPr="00AC5746">
        <w:t xml:space="preserve">, "Systematic comparison between a wireless EEG system with dry electrodes and a wired EEG system with wet electrodes," </w:t>
      </w:r>
      <w:r w:rsidRPr="00AC5746">
        <w:rPr>
          <w:i/>
        </w:rPr>
        <w:t xml:space="preserve">NeuroImage, </w:t>
      </w:r>
      <w:r w:rsidRPr="00AC5746">
        <w:t>vol. 184, pp. 119-129, 01/01/2019 2019.</w:t>
      </w:r>
    </w:p>
    <w:p w14:paraId="36A497AF" w14:textId="77777777" w:rsidR="00AC5746" w:rsidRPr="00AC5746" w:rsidRDefault="00AC5746" w:rsidP="00AC5746">
      <w:pPr>
        <w:pStyle w:val="EndNoteBibliography"/>
        <w:ind w:left="720" w:hanging="720"/>
      </w:pPr>
      <w:r w:rsidRPr="00AC5746">
        <w:t>[36]</w:t>
      </w:r>
      <w:r w:rsidRPr="00AC5746">
        <w:tab/>
        <w:t xml:space="preserve">K. E. Matthewson, T. J. Harrison, and S. A. Kizuk, "High and dry? Comparing active dry EEG electrodes to active and passive wet electrodes.," </w:t>
      </w:r>
      <w:r w:rsidRPr="00AC5746">
        <w:rPr>
          <w:i/>
        </w:rPr>
        <w:t xml:space="preserve">Psychophysiology, </w:t>
      </w:r>
      <w:r w:rsidRPr="00AC5746">
        <w:t>vol. 54, no. 1, pp. 74-82, Jan 2017 2017.</w:t>
      </w:r>
    </w:p>
    <w:p w14:paraId="665BC5F0" w14:textId="77777777" w:rsidR="00AC5746" w:rsidRPr="00AC5746" w:rsidRDefault="00AC5746" w:rsidP="00AC5746">
      <w:pPr>
        <w:pStyle w:val="EndNoteBibliography"/>
        <w:ind w:left="720" w:hanging="720"/>
      </w:pPr>
      <w:r w:rsidRPr="00AC5746">
        <w:t>[37]</w:t>
      </w:r>
      <w:r w:rsidRPr="00AC5746">
        <w:tab/>
        <w:t xml:space="preserve">Natus Neuro. (n.d., 04/11/2019). </w:t>
      </w:r>
      <w:r w:rsidRPr="00AC5746">
        <w:rPr>
          <w:i/>
        </w:rPr>
        <w:t>Grass Reusable Stamped-Cup EEG Electrodes | Natus</w:t>
      </w:r>
      <w:r w:rsidRPr="00AC5746">
        <w:t>. Available: https://neuro.natus.com/products-services/grass-reusable-stamped-cup-eeg-electrodes</w:t>
      </w:r>
    </w:p>
    <w:p w14:paraId="5EA5FF8E" w14:textId="77777777" w:rsidR="00AC5746" w:rsidRPr="00AC5746" w:rsidRDefault="00AC5746" w:rsidP="00AC5746">
      <w:pPr>
        <w:pStyle w:val="EndNoteBibliography"/>
        <w:ind w:left="720" w:hanging="720"/>
      </w:pPr>
      <w:r w:rsidRPr="00AC5746">
        <w:t>[38]</w:t>
      </w:r>
      <w:r w:rsidRPr="00AC5746">
        <w:tab/>
        <w:t xml:space="preserve">Florida Research Instruments. (n.d., 04/11/2019). </w:t>
      </w:r>
      <w:r w:rsidRPr="00AC5746">
        <w:rPr>
          <w:i/>
        </w:rPr>
        <w:t>New Longer 5mm Spike disposable/reuseable dry EEG Electrode TDE 210 - Florida Research Instruments Inc</w:t>
      </w:r>
      <w:r w:rsidRPr="00AC5746">
        <w:t>. Available: https://www.fri-fl-shop.com/product/new-longer-5mm-spike-disposable-reusable-dry-eeg-electrode-tde-210/</w:t>
      </w:r>
    </w:p>
    <w:p w14:paraId="24365B49" w14:textId="77777777" w:rsidR="00AC5746" w:rsidRPr="00AC5746" w:rsidRDefault="00AC5746" w:rsidP="00AC5746">
      <w:pPr>
        <w:pStyle w:val="EndNoteBibliography"/>
        <w:ind w:left="720" w:hanging="720"/>
      </w:pPr>
      <w:r w:rsidRPr="00AC5746">
        <w:t>[39]</w:t>
      </w:r>
      <w:r w:rsidRPr="00AC5746">
        <w:tab/>
        <w:t xml:space="preserve">Y. Wang, X. Gao, B. Hong, and S. Gao, "Practical Designs of Brain–Computer Interfaces Based on the Modulation of EEG Rhythms," in </w:t>
      </w:r>
      <w:r w:rsidRPr="00AC5746">
        <w:rPr>
          <w:i/>
        </w:rPr>
        <w:t>Brain-Computer Interfaces</w:t>
      </w:r>
      <w:r w:rsidRPr="00AC5746">
        <w:t>, B. Graimann, G. Pfurtscheller, and B. Allison, Eds. (The Frontiers Collection, Berlin, Heidelberg: Springer, 2010, pp. 137-154.</w:t>
      </w:r>
    </w:p>
    <w:p w14:paraId="4B5E701E" w14:textId="77777777" w:rsidR="00AC5746" w:rsidRPr="00AC5746" w:rsidRDefault="00AC5746" w:rsidP="00AC5746">
      <w:pPr>
        <w:pStyle w:val="EndNoteBibliography"/>
        <w:ind w:left="720" w:hanging="720"/>
      </w:pPr>
      <w:r w:rsidRPr="00AC5746">
        <w:t>[40]</w:t>
      </w:r>
      <w:r w:rsidRPr="00AC5746">
        <w:tab/>
        <w:t>P. Shenoy, K. J. Miller, J. G. Ojemann, and R. P. N. Rao, "Generalized Features for Electrocorticographic BCIs,"</w:t>
      </w:r>
      <w:r w:rsidRPr="00AC5746">
        <w:rPr>
          <w:i/>
        </w:rPr>
        <w:t xml:space="preserve"> IEEE Transactions on Biomedical Engineering, </w:t>
      </w:r>
      <w:r w:rsidRPr="00AC5746">
        <w:t>vol. 55, no. 1, pp. 273-280, Jan. 2008 2008.</w:t>
      </w:r>
    </w:p>
    <w:p w14:paraId="6737BF14" w14:textId="77777777" w:rsidR="00AC5746" w:rsidRPr="00AC5746" w:rsidRDefault="00AC5746" w:rsidP="00AC5746">
      <w:pPr>
        <w:pStyle w:val="EndNoteBibliography"/>
        <w:ind w:left="720" w:hanging="720"/>
      </w:pPr>
      <w:r w:rsidRPr="00AC5746">
        <w:t>[41]</w:t>
      </w:r>
      <w:r w:rsidRPr="00AC5746">
        <w:tab/>
        <w:t xml:space="preserve">New York University. (n.d., 18/08/2019). </w:t>
      </w:r>
      <w:r w:rsidRPr="00AC5746">
        <w:rPr>
          <w:i/>
        </w:rPr>
        <w:t>Electrocorticography (ECoG) | NYU Cognitive Neurophysiology Laboratory</w:t>
      </w:r>
      <w:r w:rsidRPr="00AC5746">
        <w:t>. Available: https://med.nyu.edu/thesenlab/research-0/intracranial-eeg/</w:t>
      </w:r>
    </w:p>
    <w:p w14:paraId="011803B9" w14:textId="77777777" w:rsidR="00AC5746" w:rsidRPr="00AC5746" w:rsidRDefault="00AC5746" w:rsidP="00AC5746">
      <w:pPr>
        <w:pStyle w:val="EndNoteBibliography"/>
        <w:ind w:left="720" w:hanging="720"/>
      </w:pPr>
      <w:r w:rsidRPr="00AC5746">
        <w:t>[42]</w:t>
      </w:r>
      <w:r w:rsidRPr="00AC5746">
        <w:tab/>
        <w:t xml:space="preserve">B. Farnsworth. (2019, 25/09/2019). </w:t>
      </w:r>
      <w:r w:rsidRPr="00AC5746">
        <w:rPr>
          <w:i/>
        </w:rPr>
        <w:t>EEG vs. MRI vs. fMRI – What are the Differences?</w:t>
      </w:r>
      <w:r w:rsidRPr="00AC5746">
        <w:t xml:space="preserve"> Available: https://imotions.com/blog/eeg-vs-mri-vs-fmri-differences/</w:t>
      </w:r>
    </w:p>
    <w:p w14:paraId="31D3F0FD" w14:textId="77777777" w:rsidR="00AC5746" w:rsidRPr="00AC5746" w:rsidRDefault="00AC5746" w:rsidP="00AC5746">
      <w:pPr>
        <w:pStyle w:val="EndNoteBibliography"/>
        <w:ind w:left="720" w:hanging="720"/>
      </w:pPr>
      <w:r w:rsidRPr="00AC5746">
        <w:t>[43]</w:t>
      </w:r>
      <w:r w:rsidRPr="00AC5746">
        <w:tab/>
        <w:t>C. S. Nayak and A. C. Anilkumar, "EEG Normal Waveforms,"</w:t>
      </w:r>
      <w:r w:rsidRPr="00AC5746">
        <w:rPr>
          <w:i/>
        </w:rPr>
        <w:t xml:space="preserve"> </w:t>
      </w:r>
      <w:r w:rsidRPr="00AC5746">
        <w:t>Available: https://www.ncbi.nlm.nih.gov/books/NBK539805/</w:t>
      </w:r>
    </w:p>
    <w:p w14:paraId="4039FA3D" w14:textId="77777777" w:rsidR="00AC5746" w:rsidRPr="00AC5746" w:rsidRDefault="00AC5746" w:rsidP="00AC5746">
      <w:pPr>
        <w:pStyle w:val="EndNoteBibliography"/>
        <w:ind w:left="720" w:hanging="720"/>
      </w:pPr>
      <w:r w:rsidRPr="00AC5746">
        <w:t>[44]</w:t>
      </w:r>
      <w:r w:rsidRPr="00AC5746">
        <w:tab/>
        <w:t xml:space="preserve">J. Cionek. (2020, 21 June 2020). </w:t>
      </w:r>
      <w:r w:rsidRPr="00AC5746">
        <w:rPr>
          <w:i/>
        </w:rPr>
        <w:t>Wet, dry, active and passive electrodes. What are they, and what to choose?</w:t>
      </w:r>
      <w:r w:rsidRPr="00AC5746">
        <w:t xml:space="preserve"> Available: https://www.brainlatam.com/blog/wet-dry-active-and-passive-electrodes.-what-are-they-and-what-to-choose-413</w:t>
      </w:r>
    </w:p>
    <w:p w14:paraId="3E4171DE" w14:textId="77777777" w:rsidR="00AC5746" w:rsidRPr="00AC5746" w:rsidRDefault="00AC5746" w:rsidP="00AC5746">
      <w:pPr>
        <w:pStyle w:val="EndNoteBibliography"/>
        <w:ind w:left="720" w:hanging="720"/>
      </w:pPr>
      <w:r w:rsidRPr="00AC5746">
        <w:lastRenderedPageBreak/>
        <w:t>[45]</w:t>
      </w:r>
      <w:r w:rsidRPr="00AC574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1FC8ACC" w14:textId="77777777" w:rsidR="00AC5746" w:rsidRPr="00AC5746" w:rsidRDefault="00AC5746" w:rsidP="00AC5746">
      <w:pPr>
        <w:pStyle w:val="EndNoteBibliography"/>
        <w:ind w:left="720" w:hanging="720"/>
      </w:pPr>
      <w:r w:rsidRPr="00AC5746">
        <w:t>[46]</w:t>
      </w:r>
      <w:r w:rsidRPr="00AC574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A87E26" w14:textId="77777777" w:rsidR="00AC5746" w:rsidRPr="00AC5746" w:rsidRDefault="00AC5746" w:rsidP="00AC5746">
      <w:pPr>
        <w:pStyle w:val="EndNoteBibliography"/>
        <w:ind w:left="720" w:hanging="720"/>
      </w:pPr>
      <w:r w:rsidRPr="00AC5746">
        <w:t>[47]</w:t>
      </w:r>
      <w:r w:rsidRPr="00AC5746">
        <w:tab/>
        <w:t xml:space="preserve">Texas Instruments. (2012, 16/08/2019). </w:t>
      </w:r>
      <w:r w:rsidRPr="00AC5746">
        <w:rPr>
          <w:i/>
        </w:rPr>
        <w:t xml:space="preserve">EEG Front-End Performance Demonstration Kit (B ed.) </w:t>
      </w:r>
      <w:r w:rsidRPr="00AC5746">
        <w:t>[Datasheet]. Available: http://www.ti.com/lit/ug/slau443b/slau443b.pdf</w:t>
      </w:r>
    </w:p>
    <w:p w14:paraId="360EC8AB" w14:textId="77777777" w:rsidR="00AC5746" w:rsidRPr="00AC5746" w:rsidRDefault="00AC5746" w:rsidP="00AC5746">
      <w:pPr>
        <w:pStyle w:val="EndNoteBibliography"/>
        <w:ind w:left="720" w:hanging="720"/>
      </w:pPr>
      <w:r w:rsidRPr="00AC5746">
        <w:t>[48]</w:t>
      </w:r>
      <w:r w:rsidRPr="00AC5746">
        <w:tab/>
        <w:t xml:space="preserve">Maxim Integrated. (1996, 16/08/2019). </w:t>
      </w:r>
      <w:r w:rsidRPr="00AC5746">
        <w:rPr>
          <w:i/>
        </w:rPr>
        <w:t>Circuit Tradeoffs Minimize Noise in Battery-Input Power Supplies</w:t>
      </w:r>
      <w:r w:rsidRPr="00AC5746">
        <w:t>. Available: https://www.maximintegrated.com/en/app-notes/index.mvp/id/653</w:t>
      </w:r>
    </w:p>
    <w:p w14:paraId="0B8CB94B" w14:textId="77777777" w:rsidR="00AC5746" w:rsidRPr="00AC5746" w:rsidRDefault="00AC5746" w:rsidP="00AC5746">
      <w:pPr>
        <w:pStyle w:val="EndNoteBibliography"/>
        <w:ind w:left="720" w:hanging="720"/>
      </w:pPr>
      <w:r w:rsidRPr="00AC5746">
        <w:t>[49]</w:t>
      </w:r>
      <w:r w:rsidRPr="00AC5746">
        <w:tab/>
        <w:t xml:space="preserve">X. Yang, J. Hu, Z. Chen, and H. Yang. (2017, 18/08/2019). </w:t>
      </w:r>
      <w:r w:rsidRPr="00AC5746">
        <w:rPr>
          <w:i/>
        </w:rPr>
        <w:t>An 8-Channel General-Purpose Analog Front-End for Biopotential Signal Measurement</w:t>
      </w:r>
      <w:r w:rsidRPr="00AC5746">
        <w:t>. Available: https://pdfs.semanticscholar.org/99e1/47917ea94e804a7c021bcacb8f58ed8dd3ed.pdf</w:t>
      </w:r>
    </w:p>
    <w:p w14:paraId="7F110A6B" w14:textId="77777777" w:rsidR="00AC5746" w:rsidRPr="00AC5746" w:rsidRDefault="00AC5746" w:rsidP="00AC5746">
      <w:pPr>
        <w:pStyle w:val="EndNoteBibliography"/>
        <w:ind w:left="720" w:hanging="720"/>
      </w:pPr>
      <w:r w:rsidRPr="00AC5746">
        <w:t>[50]</w:t>
      </w:r>
      <w:r w:rsidRPr="00AC5746">
        <w:tab/>
        <w:t xml:space="preserve">T. Uktveris and V. Jusas, "Development of a Modular Board for EEG Signal Acquisition," </w:t>
      </w:r>
      <w:r w:rsidRPr="00AC5746">
        <w:rPr>
          <w:i/>
        </w:rPr>
        <w:t xml:space="preserve">Sensors, </w:t>
      </w:r>
      <w:r w:rsidRPr="00AC5746">
        <w:t>vol. 18, no. 7, 03/07/2018 2018.</w:t>
      </w:r>
    </w:p>
    <w:p w14:paraId="600705A4" w14:textId="77777777" w:rsidR="00AC5746" w:rsidRPr="00AC5746" w:rsidRDefault="00AC5746" w:rsidP="00AC5746">
      <w:pPr>
        <w:pStyle w:val="EndNoteBibliography"/>
        <w:ind w:left="720" w:hanging="720"/>
      </w:pPr>
      <w:r w:rsidRPr="00AC5746">
        <w:t>[51]</w:t>
      </w:r>
      <w:r w:rsidRPr="00AC5746">
        <w:tab/>
        <w:t xml:space="preserve">S. Feng, M. Tang, F. Quivira, T. Dyson, F. Cuckov, and G. Schirner, "EEGu2: an embedded device for brain/body signal acquisition and processing," in </w:t>
      </w:r>
      <w:r w:rsidRPr="00AC5746">
        <w:rPr>
          <w:i/>
        </w:rPr>
        <w:t>27th International Symposium on Rapid System Prototyping: Shortening the Path from Specification to Prototype</w:t>
      </w:r>
      <w:r w:rsidRPr="00AC5746">
        <w:t>, Pittsburgh, Pennsylvania, 2016, pp. 19 - 25.</w:t>
      </w:r>
    </w:p>
    <w:p w14:paraId="6E582E5E" w14:textId="77777777" w:rsidR="00AC5746" w:rsidRPr="00AC5746" w:rsidRDefault="00AC5746" w:rsidP="00AC5746">
      <w:pPr>
        <w:pStyle w:val="EndNoteBibliography"/>
        <w:ind w:left="720" w:hanging="720"/>
      </w:pPr>
      <w:r w:rsidRPr="00AC5746">
        <w:t>[52]</w:t>
      </w:r>
      <w:r w:rsidRPr="00AC574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1D81691" w14:textId="77777777" w:rsidR="00AC5746" w:rsidRPr="00AC5746" w:rsidRDefault="00AC5746" w:rsidP="00AC5746">
      <w:pPr>
        <w:pStyle w:val="EndNoteBibliography"/>
        <w:ind w:left="720" w:hanging="720"/>
      </w:pPr>
      <w:r w:rsidRPr="00AC5746">
        <w:t>[53]</w:t>
      </w:r>
      <w:r w:rsidRPr="00AC574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72E3FFF" w14:textId="77777777" w:rsidR="00AC5746" w:rsidRPr="00AC5746" w:rsidRDefault="00AC5746" w:rsidP="00AC5746">
      <w:pPr>
        <w:pStyle w:val="EndNoteBibliography"/>
        <w:ind w:left="720" w:hanging="720"/>
      </w:pPr>
      <w:r w:rsidRPr="00AC5746">
        <w:t>[54]</w:t>
      </w:r>
      <w:r w:rsidRPr="00AC5746">
        <w:tab/>
        <w:t xml:space="preserve">M. Wild, R. Pegan, and M. Lara. (2015, 18/08/2019). </w:t>
      </w:r>
      <w:r w:rsidRPr="00AC5746">
        <w:rPr>
          <w:i/>
        </w:rPr>
        <w:t>Wearable Bluetooth Brain-Computer Interface for Detection and Analysis of Ear-EEG Signals</w:t>
      </w:r>
      <w:r w:rsidRPr="00AC5746">
        <w:t>. Available: https://pdfs.semanticscholar.org/bae8/2d84b4384bd86cf942139ac9a45326f3083d.pdf?_ga=2.179954020.1547926640.1568593385-769052707.1568593385</w:t>
      </w:r>
    </w:p>
    <w:p w14:paraId="076C5FF0" w14:textId="77777777" w:rsidR="00AC5746" w:rsidRPr="00AC5746" w:rsidRDefault="00AC5746" w:rsidP="00AC5746">
      <w:pPr>
        <w:pStyle w:val="EndNoteBibliography"/>
        <w:ind w:left="720" w:hanging="720"/>
      </w:pPr>
      <w:r w:rsidRPr="00AC5746">
        <w:t>[55]</w:t>
      </w:r>
      <w:r w:rsidRPr="00AC5746">
        <w:tab/>
        <w:t xml:space="preserve">Texas Instruments. (n.d., 21/08/2019). </w:t>
      </w:r>
      <w:r w:rsidRPr="00AC5746">
        <w:rPr>
          <w:i/>
        </w:rPr>
        <w:t>ADS1299 Low-Noise, 8-Channel, 24-Bit Analog-to-Digital Converter for Biopotential Measurements | TI.com</w:t>
      </w:r>
      <w:r w:rsidRPr="00AC5746">
        <w:t>. Available: http://www.ti.com/product/ADS1299</w:t>
      </w:r>
    </w:p>
    <w:p w14:paraId="6DAE1464" w14:textId="77777777" w:rsidR="00AC5746" w:rsidRPr="00AC5746" w:rsidRDefault="00AC5746" w:rsidP="00AC5746">
      <w:pPr>
        <w:pStyle w:val="EndNoteBibliography"/>
        <w:ind w:left="720" w:hanging="720"/>
      </w:pPr>
      <w:r w:rsidRPr="00AC5746">
        <w:t>[56]</w:t>
      </w:r>
      <w:r w:rsidRPr="00AC5746">
        <w:tab/>
        <w:t>J. Moeller, "EEG Montages," ed: YouTube, 2015.</w:t>
      </w:r>
    </w:p>
    <w:p w14:paraId="3EFD2E1D" w14:textId="77777777" w:rsidR="00AC5746" w:rsidRPr="00AC5746" w:rsidRDefault="00AC5746" w:rsidP="00AC5746">
      <w:pPr>
        <w:pStyle w:val="EndNoteBibliography"/>
        <w:ind w:left="720" w:hanging="720"/>
      </w:pPr>
      <w:r w:rsidRPr="00AC5746">
        <w:t>[57]</w:t>
      </w:r>
      <w:r w:rsidRPr="00AC5746">
        <w:tab/>
        <w:t>Texas Instruments, "ADS1299-x Low-Noise, 4-, 6-, 8-Channel, 24-Bit, Analog-to-Digital Converter for EEG and Biopotential Measurements," Jan. 2017 2017, Available: http://www.ti.com/lit/ds/symlink/ads1299.pdf.</w:t>
      </w:r>
    </w:p>
    <w:p w14:paraId="2D20FC30" w14:textId="77777777" w:rsidR="00AC5746" w:rsidRPr="00AC5746" w:rsidRDefault="00AC5746" w:rsidP="00AC5746">
      <w:pPr>
        <w:pStyle w:val="EndNoteBibliography"/>
        <w:ind w:left="720" w:hanging="720"/>
      </w:pPr>
      <w:r w:rsidRPr="00AC5746">
        <w:lastRenderedPageBreak/>
        <w:t>[58]</w:t>
      </w:r>
      <w:r w:rsidRPr="00AC5746">
        <w:tab/>
        <w:t xml:space="preserve">E. Parzen, "Autoregressive spectral estimation," in </w:t>
      </w:r>
      <w:r w:rsidRPr="00AC5746">
        <w:rPr>
          <w:i/>
        </w:rPr>
        <w:t>Handbook of Statistics</w:t>
      </w:r>
      <w:r w:rsidRPr="00AC5746">
        <w:t>, vol. 3, 1983, pp. 221 - 247.</w:t>
      </w:r>
    </w:p>
    <w:p w14:paraId="34305BCA" w14:textId="77777777" w:rsidR="00AC5746" w:rsidRPr="00AC5746" w:rsidRDefault="00AC5746" w:rsidP="00AC5746">
      <w:pPr>
        <w:pStyle w:val="EndNoteBibliography"/>
        <w:ind w:left="720" w:hanging="720"/>
      </w:pPr>
      <w:r w:rsidRPr="00AC5746">
        <w:t>[59]</w:t>
      </w:r>
      <w:r w:rsidRPr="00AC5746">
        <w:tab/>
        <w:t xml:space="preserve">F. S. Schlindwein and D. H. Evans, "Autoregressive spectral analysis as an alternative to fast Fourier transform analysis of Doppler ultrasound signals," in </w:t>
      </w:r>
      <w:r w:rsidRPr="00AC5746">
        <w:rPr>
          <w:i/>
        </w:rPr>
        <w:t>Diagnostic Vascular Ultrasound</w:t>
      </w:r>
      <w:r w:rsidRPr="00AC5746">
        <w:t>: Edward Arnold, 1992, pp. 74 - 84.</w:t>
      </w:r>
    </w:p>
    <w:p w14:paraId="1CBA8C0D" w14:textId="77777777" w:rsidR="00AC5746" w:rsidRPr="00AC5746" w:rsidRDefault="00AC5746" w:rsidP="00AC5746">
      <w:pPr>
        <w:pStyle w:val="EndNoteBibliography"/>
        <w:ind w:left="720" w:hanging="720"/>
      </w:pPr>
      <w:r w:rsidRPr="00AC5746">
        <w:t>[60]</w:t>
      </w:r>
      <w:r w:rsidRPr="00AC5746">
        <w:tab/>
        <w:t xml:space="preserve">A. R. Rao and A. Durgunoglu, "AR and ARMA spectral estimation," </w:t>
      </w:r>
      <w:r w:rsidRPr="00AC5746">
        <w:rPr>
          <w:i/>
        </w:rPr>
        <w:t xml:space="preserve">Stochastic Hydrology and Hydraulics, </w:t>
      </w:r>
      <w:r w:rsidRPr="00AC5746">
        <w:t>vol. 2, pp. 35 - 50, March 1988 1988.</w:t>
      </w:r>
    </w:p>
    <w:p w14:paraId="5D6B35FD" w14:textId="77777777" w:rsidR="00AC5746" w:rsidRPr="00AC5746" w:rsidRDefault="00AC5746" w:rsidP="00AC5746">
      <w:pPr>
        <w:pStyle w:val="EndNoteBibliography"/>
        <w:ind w:left="720" w:hanging="720"/>
      </w:pPr>
      <w:r w:rsidRPr="00AC5746">
        <w:t>[61]</w:t>
      </w:r>
      <w:r w:rsidRPr="00AC5746">
        <w:tab/>
        <w:t xml:space="preserve">D. F. Gingras and E. Masry, "Autoregressive spectral estimation in additive noise," </w:t>
      </w:r>
      <w:r w:rsidRPr="00AC5746">
        <w:rPr>
          <w:i/>
        </w:rPr>
        <w:t xml:space="preserve">IEEE Transactions on Acoustics, Speech, and Signal Processing, </w:t>
      </w:r>
      <w:r w:rsidRPr="00AC5746">
        <w:t>vol. 36, no. 4, pp. 490 - 501, April 1988 1988.</w:t>
      </w:r>
    </w:p>
    <w:p w14:paraId="1301C716" w14:textId="77777777" w:rsidR="00AC5746" w:rsidRPr="00AC5746" w:rsidRDefault="00AC5746" w:rsidP="00AC5746">
      <w:pPr>
        <w:pStyle w:val="EndNoteBibliography"/>
        <w:ind w:left="720" w:hanging="720"/>
      </w:pPr>
      <w:r w:rsidRPr="00AC5746">
        <w:t>[62]</w:t>
      </w:r>
      <w:r w:rsidRPr="00AC5746">
        <w:tab/>
        <w:t xml:space="preserve">N. Beamish and M. B. Priestley, "A Study of Autoregressive and Window Spectral Estimation," </w:t>
      </w:r>
      <w:r w:rsidRPr="00AC5746">
        <w:rPr>
          <w:i/>
        </w:rPr>
        <w:t xml:space="preserve">Journal of the Royal Statistical Society, </w:t>
      </w:r>
      <w:r w:rsidRPr="00AC5746">
        <w:t>vol. 30, no. 1, pp. 41-58, 1981 1981.</w:t>
      </w:r>
    </w:p>
    <w:p w14:paraId="0B874008" w14:textId="77777777" w:rsidR="00AC5746" w:rsidRPr="00AC5746" w:rsidRDefault="00AC5746" w:rsidP="00AC5746">
      <w:pPr>
        <w:pStyle w:val="EndNoteBibliography"/>
        <w:ind w:left="720" w:hanging="720"/>
      </w:pPr>
      <w:r w:rsidRPr="00AC5746">
        <w:t>[63]</w:t>
      </w:r>
      <w:r w:rsidRPr="00AC5746">
        <w:tab/>
        <w:t xml:space="preserve">W. Klonowski, "Everything you wanted to ask about EEG but were afraid to get the right answer," </w:t>
      </w:r>
      <w:r w:rsidRPr="00AC5746">
        <w:rPr>
          <w:i/>
        </w:rPr>
        <w:t xml:space="preserve">Nonlinear Biomedical Physics, </w:t>
      </w:r>
      <w:r w:rsidRPr="00AC5746">
        <w:t>vol. 3, no. 1, 26/5/2009 2009.</w:t>
      </w:r>
    </w:p>
    <w:p w14:paraId="30BFBE85" w14:textId="77777777" w:rsidR="00AC5746" w:rsidRPr="00AC5746" w:rsidRDefault="00AC5746" w:rsidP="00AC5746">
      <w:pPr>
        <w:pStyle w:val="EndNoteBibliography"/>
        <w:ind w:left="720" w:hanging="720"/>
      </w:pPr>
      <w:r w:rsidRPr="00AC5746">
        <w:t>[64]</w:t>
      </w:r>
      <w:r w:rsidRPr="00AC574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6A1C161C" w14:textId="77777777" w:rsidR="00AC5746" w:rsidRPr="00AC5746" w:rsidRDefault="00AC5746" w:rsidP="00AC5746">
      <w:pPr>
        <w:pStyle w:val="EndNoteBibliography"/>
        <w:ind w:left="720" w:hanging="720"/>
      </w:pPr>
      <w:r w:rsidRPr="00AC5746">
        <w:t>[65]</w:t>
      </w:r>
      <w:r w:rsidRPr="00AC5746">
        <w:tab/>
        <w:t>S. Roberts, "Lecture 4 - Spectral Estimation,"</w:t>
      </w:r>
      <w:r w:rsidRPr="00AC5746">
        <w:rPr>
          <w:i/>
        </w:rPr>
        <w:t xml:space="preserve"> </w:t>
      </w:r>
      <w:r w:rsidRPr="00AC5746">
        <w:t>Lecture. Available: http://www.robots.ox.ac.uk/~sjrob/Teaching/B14_SP/b14_sp_lect4.pdf</w:t>
      </w:r>
    </w:p>
    <w:p w14:paraId="35633AF8" w14:textId="77777777" w:rsidR="00AC5746" w:rsidRPr="00AC5746" w:rsidRDefault="00AC5746" w:rsidP="00AC5746">
      <w:pPr>
        <w:pStyle w:val="EndNoteBibliography"/>
        <w:ind w:left="720" w:hanging="720"/>
      </w:pPr>
      <w:r w:rsidRPr="00AC5746">
        <w:t>[66]</w:t>
      </w:r>
      <w:r w:rsidRPr="00AC5746">
        <w:tab/>
        <w:t xml:space="preserve">S. S. Haykin, </w:t>
      </w:r>
      <w:r w:rsidRPr="00AC5746">
        <w:rPr>
          <w:i/>
        </w:rPr>
        <w:t>Adaptive Filter Theory</w:t>
      </w:r>
      <w:r w:rsidRPr="00AC5746">
        <w:t>, 4 ed. (Prentice-Hall information and system sciences series). Prentice Hall, 2002, p. 920.</w:t>
      </w:r>
    </w:p>
    <w:p w14:paraId="1BC35926" w14:textId="77777777" w:rsidR="00AC5746" w:rsidRPr="00AC5746" w:rsidRDefault="00AC5746" w:rsidP="00AC5746">
      <w:pPr>
        <w:pStyle w:val="EndNoteBibliography"/>
        <w:ind w:left="720" w:hanging="720"/>
      </w:pPr>
      <w:r w:rsidRPr="00AC5746">
        <w:t>[67]</w:t>
      </w:r>
      <w:r w:rsidRPr="00AC5746">
        <w:tab/>
        <w:t xml:space="preserve">F. S. Schlindwein and D. H. Evans, "Selection of the order of autoregressive models for spectral analysis of doppler ultrasound signals," </w:t>
      </w:r>
      <w:r w:rsidRPr="00AC5746">
        <w:rPr>
          <w:i/>
        </w:rPr>
        <w:t xml:space="preserve">Ultrasound in  Medicine &amp; Biology, </w:t>
      </w:r>
      <w:r w:rsidRPr="00AC5746">
        <w:t>vol. 16, no. 1, pp. 81 - 91, 1990.</w:t>
      </w:r>
    </w:p>
    <w:p w14:paraId="19137FBC" w14:textId="77777777" w:rsidR="00AC5746" w:rsidRPr="00AC5746" w:rsidRDefault="00AC5746" w:rsidP="00AC5746">
      <w:pPr>
        <w:pStyle w:val="EndNoteBibliography"/>
        <w:ind w:left="720" w:hanging="720"/>
      </w:pPr>
      <w:r w:rsidRPr="00AC5746">
        <w:t>[68]</w:t>
      </w:r>
      <w:r w:rsidRPr="00AC5746">
        <w:tab/>
        <w:t xml:space="preserve">G. Rodríguez-Bermúdez and P. J. García-Laencina, "Automatic and Adaptive Classification of Electroencephalographic Signals for Brain Computer Interfaces," </w:t>
      </w:r>
      <w:r w:rsidRPr="00AC5746">
        <w:rPr>
          <w:i/>
        </w:rPr>
        <w:t xml:space="preserve">Journal of Medical Systems, </w:t>
      </w:r>
      <w:r w:rsidRPr="00AC5746">
        <w:t>vol. 36, pp. 51-63, 02/11/2012 2012.</w:t>
      </w:r>
    </w:p>
    <w:p w14:paraId="27CA0EB4" w14:textId="77777777" w:rsidR="00AC5746" w:rsidRPr="00AC5746" w:rsidRDefault="00AC5746" w:rsidP="00AC5746">
      <w:pPr>
        <w:pStyle w:val="EndNoteBibliography"/>
        <w:ind w:left="720" w:hanging="720"/>
      </w:pPr>
      <w:r w:rsidRPr="00AC5746">
        <w:t>[69]</w:t>
      </w:r>
      <w:r w:rsidRPr="00AC5746">
        <w:tab/>
        <w:t xml:space="preserve">F. J. Harris, </w:t>
      </w:r>
      <w:r w:rsidRPr="00AC5746">
        <w:rPr>
          <w:i/>
        </w:rPr>
        <w:t>Handbook of Digital Signal Processing: Engineering Applications</w:t>
      </w:r>
      <w:r w:rsidRPr="00AC5746">
        <w:t>. 1987.</w:t>
      </w:r>
    </w:p>
    <w:p w14:paraId="1B534DEF" w14:textId="77777777" w:rsidR="00AC5746" w:rsidRPr="00AC5746" w:rsidRDefault="00AC5746" w:rsidP="00AC5746">
      <w:pPr>
        <w:pStyle w:val="EndNoteBibliography"/>
        <w:ind w:left="720" w:hanging="720"/>
      </w:pPr>
      <w:r w:rsidRPr="00AC5746">
        <w:t>[70]</w:t>
      </w:r>
      <w:r w:rsidRPr="00AC5746">
        <w:tab/>
        <w:t xml:space="preserve">F. Tabassum, M. I. Islam, and M. R. Amin, "Comparison of filter banks of DWT in recovery of image using one dimensional signal vector," </w:t>
      </w:r>
      <w:r w:rsidRPr="00AC5746">
        <w:rPr>
          <w:i/>
        </w:rPr>
        <w:t xml:space="preserve">Journal of King Saud University - Computer and Information Sciences, </w:t>
      </w:r>
      <w:r w:rsidRPr="00AC5746">
        <w:t>5 March 2019 2019.</w:t>
      </w:r>
    </w:p>
    <w:p w14:paraId="178519A8" w14:textId="77777777" w:rsidR="00AC5746" w:rsidRPr="00AC5746" w:rsidRDefault="00AC5746" w:rsidP="00AC5746">
      <w:pPr>
        <w:pStyle w:val="EndNoteBibliography"/>
        <w:ind w:left="720" w:hanging="720"/>
        <w:rPr>
          <w:i/>
        </w:rPr>
      </w:pPr>
      <w:r w:rsidRPr="00AC5746">
        <w:t>[71]</w:t>
      </w:r>
      <w:r w:rsidRPr="00AC5746">
        <w:tab/>
        <w:t xml:space="preserve">A. A. Suraj, M. Francis, T. S. Kavya, and T. M. Nirmal, "Discrete wavelet transform based image fusion and de-noising in FPGA," </w:t>
      </w:r>
    </w:p>
    <w:p w14:paraId="425D17ED" w14:textId="77777777" w:rsidR="00AC5746" w:rsidRPr="00AC5746" w:rsidRDefault="00AC5746" w:rsidP="00AC5746">
      <w:pPr>
        <w:pStyle w:val="EndNoteBibliography"/>
        <w:ind w:left="720" w:hanging="720"/>
      </w:pPr>
      <w:r w:rsidRPr="00AC5746">
        <w:rPr>
          <w:i/>
        </w:rPr>
        <w:t xml:space="preserve">Journal of Electrical Systems and Information Technology, </w:t>
      </w:r>
      <w:r w:rsidRPr="00AC5746">
        <w:t>vol. 1, no. 1, pp. 72-81, May 2014 2014.</w:t>
      </w:r>
    </w:p>
    <w:p w14:paraId="278BA1E5" w14:textId="77777777" w:rsidR="00AC5746" w:rsidRPr="00AC5746" w:rsidRDefault="00AC5746" w:rsidP="00AC5746">
      <w:pPr>
        <w:pStyle w:val="EndNoteBibliography"/>
        <w:ind w:left="720" w:hanging="720"/>
      </w:pPr>
      <w:r w:rsidRPr="00AC5746">
        <w:t>[72]</w:t>
      </w:r>
      <w:r w:rsidRPr="00AC5746">
        <w:tab/>
        <w:t xml:space="preserve">A. M. Wink and J. B. T. M. Roerdink, "Polyphase decompositions and shift-invariant discrete wavelet transforms in the frequency domain," </w:t>
      </w:r>
      <w:r w:rsidRPr="00AC5746">
        <w:rPr>
          <w:i/>
        </w:rPr>
        <w:t xml:space="preserve">Signal Processing, </w:t>
      </w:r>
      <w:r w:rsidRPr="00AC5746">
        <w:t>vol. 90, no. 6, pp. 1779-1787, 12 November 2009 2010.</w:t>
      </w:r>
    </w:p>
    <w:p w14:paraId="24D453F1" w14:textId="77777777" w:rsidR="00AC5746" w:rsidRPr="00AC5746" w:rsidRDefault="00AC5746" w:rsidP="00AC5746">
      <w:pPr>
        <w:pStyle w:val="EndNoteBibliography"/>
        <w:ind w:left="720" w:hanging="720"/>
      </w:pPr>
      <w:r w:rsidRPr="00AC5746">
        <w:t>[73]</w:t>
      </w:r>
      <w:r w:rsidRPr="00AC574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5D64FB" w14:textId="77777777" w:rsidR="00AC5746" w:rsidRPr="00AC5746" w:rsidRDefault="00AC5746" w:rsidP="00AC5746">
      <w:pPr>
        <w:pStyle w:val="EndNoteBibliography"/>
        <w:ind w:left="720" w:hanging="720"/>
      </w:pPr>
      <w:r w:rsidRPr="00AC5746">
        <w:lastRenderedPageBreak/>
        <w:t>[74]</w:t>
      </w:r>
      <w:r w:rsidRPr="00AC5746">
        <w:tab/>
        <w:t xml:space="preserve">G. Huang, J. Meng, D. Zhang, and X. Zhu, "Window Function for EEG Power Density Estimation and Its Application in SSVEP Based BCIs," in </w:t>
      </w:r>
      <w:r w:rsidRPr="00AC5746">
        <w:rPr>
          <w:i/>
        </w:rPr>
        <w:t>International Conference on Intelligent Robotics and Applications</w:t>
      </w:r>
      <w:r w:rsidRPr="00AC5746">
        <w:t>, Aachen, Germany, 2011, vol. 7102, pp. 135-144: Springer, Berlin, Germany.</w:t>
      </w:r>
    </w:p>
    <w:p w14:paraId="32401CC6" w14:textId="77777777" w:rsidR="00AC5746" w:rsidRPr="00AC5746" w:rsidRDefault="00AC5746" w:rsidP="00AC5746">
      <w:pPr>
        <w:pStyle w:val="EndNoteBibliography"/>
        <w:ind w:left="720" w:hanging="720"/>
      </w:pPr>
      <w:r w:rsidRPr="00AC5746">
        <w:t>[75]</w:t>
      </w:r>
      <w:r w:rsidRPr="00AC5746">
        <w:tab/>
        <w:t xml:space="preserve">D. Coyle, G. Prasad, and T. M. McGinnity, </w:t>
      </w:r>
      <w:r w:rsidRPr="00AC5746">
        <w:rPr>
          <w:i/>
        </w:rPr>
        <w:t xml:space="preserve">A Time-Frequency Approach to Feature Extraction for a Brain-Computer Interface with a Comparative Analysis of Performance Measures, </w:t>
      </w:r>
      <w:r w:rsidRPr="00AC5746">
        <w:t>vol. 19, pp. 3141-3151, 04/11/2004 2004.</w:t>
      </w:r>
    </w:p>
    <w:p w14:paraId="737FA537" w14:textId="77777777" w:rsidR="00AC5746" w:rsidRPr="00AC5746" w:rsidRDefault="00AC5746" w:rsidP="00AC5746">
      <w:pPr>
        <w:pStyle w:val="EndNoteBibliography"/>
        <w:ind w:left="720" w:hanging="720"/>
      </w:pPr>
      <w:r w:rsidRPr="00AC5746">
        <w:t>[76]</w:t>
      </w:r>
      <w:r w:rsidRPr="00AC5746">
        <w:tab/>
        <w:t>"DCT/IDCT Customer Tutorial," ed: Xilinx, 2000.</w:t>
      </w:r>
    </w:p>
    <w:p w14:paraId="04B6EC2F" w14:textId="77777777" w:rsidR="00AC5746" w:rsidRPr="00AC5746" w:rsidRDefault="00AC5746" w:rsidP="00AC5746">
      <w:pPr>
        <w:pStyle w:val="EndNoteBibliography"/>
        <w:ind w:left="720" w:hanging="720"/>
      </w:pPr>
      <w:r w:rsidRPr="00AC5746">
        <w:t>[77]</w:t>
      </w:r>
      <w:r w:rsidRPr="00AC5746">
        <w:tab/>
        <w:t xml:space="preserve">W.-H. Chen and W. K. Pratt, "Scene Adaptive Coder," in </w:t>
      </w:r>
      <w:r w:rsidRPr="00AC5746">
        <w:rPr>
          <w:i/>
        </w:rPr>
        <w:t>IEEE Transactions on Communications</w:t>
      </w:r>
      <w:r w:rsidRPr="00AC5746">
        <w:t>, Dallas, 1984, vol. 32, pp. 225-323: IEEE.</w:t>
      </w:r>
    </w:p>
    <w:p w14:paraId="334925CD" w14:textId="77777777" w:rsidR="00AC5746" w:rsidRPr="00AC5746" w:rsidRDefault="00AC5746" w:rsidP="00AC5746">
      <w:pPr>
        <w:pStyle w:val="EndNoteBibliography"/>
        <w:ind w:left="720" w:hanging="720"/>
      </w:pPr>
      <w:r w:rsidRPr="00AC5746">
        <w:t>[78]</w:t>
      </w:r>
      <w:r w:rsidRPr="00AC5746">
        <w:tab/>
        <w:t>E. Roberts, "Lossy Data Compression: JPEG," ed: Stanford, n.d.</w:t>
      </w:r>
    </w:p>
    <w:p w14:paraId="57C69D1E" w14:textId="77777777" w:rsidR="00AC5746" w:rsidRPr="00AC5746" w:rsidRDefault="00AC5746" w:rsidP="00AC5746">
      <w:pPr>
        <w:pStyle w:val="EndNoteBibliography"/>
        <w:ind w:left="720" w:hanging="720"/>
      </w:pPr>
      <w:r w:rsidRPr="00AC5746">
        <w:t>[79]</w:t>
      </w:r>
      <w:r w:rsidRPr="00AC5746">
        <w:tab/>
        <w:t xml:space="preserve">J. Princen and A. Bradley, "Analysis/Synthesis filter bank design based on time domain aliasing cancellation," in </w:t>
      </w:r>
      <w:r w:rsidRPr="00AC5746">
        <w:rPr>
          <w:i/>
        </w:rPr>
        <w:t>IEEE Transactions on Acoustics, Speech, and Signal Processing</w:t>
      </w:r>
      <w:r w:rsidRPr="00AC5746">
        <w:t>, London, 1986, vol. 34, pp. 1153-1161: IEEE.</w:t>
      </w:r>
    </w:p>
    <w:p w14:paraId="35B9264E" w14:textId="77777777" w:rsidR="00AC5746" w:rsidRPr="00AC5746" w:rsidRDefault="00AC5746" w:rsidP="00AC5746">
      <w:pPr>
        <w:pStyle w:val="EndNoteBibliography"/>
        <w:ind w:left="720" w:hanging="720"/>
      </w:pPr>
      <w:r w:rsidRPr="00AC5746">
        <w:t>[80]</w:t>
      </w:r>
      <w:r w:rsidRPr="00AC5746">
        <w:tab/>
        <w:t>B. Lincoln, "Modified Discrete Cosine Transform (MDCT)," ed: Stanford University, 1998.</w:t>
      </w:r>
    </w:p>
    <w:p w14:paraId="18CA2CA1" w14:textId="77777777" w:rsidR="00AC5746" w:rsidRPr="00AC5746" w:rsidRDefault="00AC5746" w:rsidP="00AC5746">
      <w:pPr>
        <w:pStyle w:val="EndNoteBibliography"/>
        <w:ind w:left="720" w:hanging="720"/>
      </w:pPr>
      <w:r w:rsidRPr="00AC5746">
        <w:t>[81]</w:t>
      </w:r>
      <w:r w:rsidRPr="00AC5746">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7AA7102F" w14:textId="77777777" w:rsidR="00AC5746" w:rsidRPr="00AC5746" w:rsidRDefault="00AC5746" w:rsidP="00AC5746">
      <w:pPr>
        <w:pStyle w:val="EndNoteBibliography"/>
        <w:ind w:left="720" w:hanging="720"/>
      </w:pPr>
      <w:r w:rsidRPr="00AC5746">
        <w:t>[82]</w:t>
      </w:r>
      <w:r w:rsidRPr="00AC5746">
        <w:tab/>
        <w:t xml:space="preserve">M. Mesbah, A. Khorshidtalab, H. Baali, and A. Al-Ani, "Motor Imagery Task Classification Using a Signal-Dependent Orthogonal Transform Based Feature Extraction," in </w:t>
      </w:r>
      <w:r w:rsidRPr="00AC5746">
        <w:rPr>
          <w:i/>
        </w:rPr>
        <w:t>International Conference on Neural Information Processing</w:t>
      </w:r>
      <w:r w:rsidRPr="00AC5746">
        <w:t>, Doha, Qatar, 2015, vol. 9490, pp. 1 - 9.</w:t>
      </w:r>
    </w:p>
    <w:p w14:paraId="000B3863" w14:textId="77777777" w:rsidR="00AC5746" w:rsidRPr="00AC5746" w:rsidRDefault="00AC5746" w:rsidP="00AC5746">
      <w:pPr>
        <w:pStyle w:val="EndNoteBibliography"/>
        <w:ind w:left="720" w:hanging="720"/>
      </w:pPr>
      <w:r w:rsidRPr="00AC5746">
        <w:t>[83]</w:t>
      </w:r>
      <w:r w:rsidRPr="00AC5746">
        <w:tab/>
        <w:t xml:space="preserve">A. Garg and R. Jain, "Classification of EEG Signals using various Dimensionality Reduction Techniques," </w:t>
      </w:r>
      <w:r w:rsidRPr="00AC5746">
        <w:rPr>
          <w:i/>
        </w:rPr>
        <w:t xml:space="preserve">International Journal of Computational Intelligence Research, </w:t>
      </w:r>
      <w:r w:rsidRPr="00AC5746">
        <w:t>vol. 13, no. 10, pp. 2309-2331, 2017 2017.</w:t>
      </w:r>
    </w:p>
    <w:p w14:paraId="0149FAFB" w14:textId="77777777" w:rsidR="00AC5746" w:rsidRPr="00AC5746" w:rsidRDefault="00AC5746" w:rsidP="00AC5746">
      <w:pPr>
        <w:pStyle w:val="EndNoteBibliography"/>
        <w:ind w:left="720" w:hanging="720"/>
      </w:pPr>
      <w:r w:rsidRPr="00AC5746">
        <w:t>[84]</w:t>
      </w:r>
      <w:r w:rsidRPr="00AC5746">
        <w:tab/>
        <w:t xml:space="preserve">S. K. Bashar and M. I. H. Bhuiyan, "Classification of motor imagery movements using multivariate empirical mode decomposition and short time Fourier transform based hybrid method," </w:t>
      </w:r>
      <w:r w:rsidRPr="00AC5746">
        <w:rPr>
          <w:i/>
        </w:rPr>
        <w:t xml:space="preserve">Engineering Science and Technology, an International Journal, </w:t>
      </w:r>
      <w:r w:rsidRPr="00AC5746">
        <w:t>vol. 19, no. 3, pp. 1457-1464, Sept. 2016 2016.</w:t>
      </w:r>
    </w:p>
    <w:p w14:paraId="17858AD0" w14:textId="77777777" w:rsidR="00AC5746" w:rsidRPr="00AC5746" w:rsidRDefault="00AC5746" w:rsidP="00AC5746">
      <w:pPr>
        <w:pStyle w:val="EndNoteBibliography"/>
        <w:ind w:left="720" w:hanging="720"/>
      </w:pPr>
      <w:r w:rsidRPr="00AC5746">
        <w:t>[85]</w:t>
      </w:r>
      <w:r w:rsidRPr="00AC574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E8FE229" w14:textId="77777777" w:rsidR="00AC5746" w:rsidRPr="00AC5746" w:rsidRDefault="00AC5746" w:rsidP="00AC5746">
      <w:pPr>
        <w:pStyle w:val="EndNoteBibliography"/>
        <w:ind w:left="720" w:hanging="720"/>
      </w:pPr>
      <w:r w:rsidRPr="00AC5746">
        <w:t>[86]</w:t>
      </w:r>
      <w:r w:rsidRPr="00AC5746">
        <w:tab/>
        <w:t xml:space="preserve">Y. Pang, S. Wang, and Y. Yuan, "Learning Regularized LDA by Clustering," in </w:t>
      </w:r>
      <w:r w:rsidRPr="00AC5746">
        <w:rPr>
          <w:i/>
        </w:rPr>
        <w:t>IEEE Transactions on Neural Networks and Learning Systems</w:t>
      </w:r>
      <w:r w:rsidRPr="00AC5746">
        <w:t>, 2014, vol. 25, no. 12, pp. 2191-2201: IEEE.</w:t>
      </w:r>
    </w:p>
    <w:p w14:paraId="37E9803E" w14:textId="77777777" w:rsidR="00AC5746" w:rsidRPr="00AC5746" w:rsidRDefault="00AC5746" w:rsidP="00AC5746">
      <w:pPr>
        <w:pStyle w:val="EndNoteBibliography"/>
        <w:ind w:left="720" w:hanging="720"/>
      </w:pPr>
      <w:r w:rsidRPr="00AC5746">
        <w:t>[87]</w:t>
      </w:r>
      <w:r w:rsidRPr="00AC5746">
        <w:tab/>
        <w:t xml:space="preserve">F. Lauer. (2014, 21/08/2019). </w:t>
      </w:r>
      <w:r w:rsidRPr="00AC5746">
        <w:rPr>
          <w:i/>
        </w:rPr>
        <w:t>Linear and Quadratic Discriminant Analysis (LDA / QDA)</w:t>
      </w:r>
      <w:r w:rsidRPr="00AC5746">
        <w:t>. Available: http://mlweb.loria.fr/book/en/lda.html</w:t>
      </w:r>
    </w:p>
    <w:p w14:paraId="7EE6F873" w14:textId="77777777" w:rsidR="00AC5746" w:rsidRPr="00AC5746" w:rsidRDefault="00AC5746" w:rsidP="00AC5746">
      <w:pPr>
        <w:pStyle w:val="EndNoteBibliography"/>
        <w:ind w:left="720" w:hanging="720"/>
      </w:pPr>
      <w:r w:rsidRPr="00AC5746">
        <w:t>[88]</w:t>
      </w:r>
      <w:r w:rsidRPr="00AC5746">
        <w:tab/>
        <w:t xml:space="preserve">Penn State University. (n.d., 21/08/2019). </w:t>
      </w:r>
      <w:r w:rsidRPr="00AC5746">
        <w:rPr>
          <w:i/>
        </w:rPr>
        <w:t>9.2.8 - Quadratic Discriminant Analysis (QDA)</w:t>
      </w:r>
      <w:r w:rsidRPr="00AC5746">
        <w:t>. Available: https://onlinecourses.science.psu.edu/stat508/book/export/html/696</w:t>
      </w:r>
    </w:p>
    <w:p w14:paraId="1F6C97DF" w14:textId="77777777" w:rsidR="00AC5746" w:rsidRPr="00AC5746" w:rsidRDefault="00AC5746" w:rsidP="00AC5746">
      <w:pPr>
        <w:pStyle w:val="EndNoteBibliography"/>
        <w:ind w:left="720" w:hanging="720"/>
      </w:pPr>
      <w:r w:rsidRPr="00AC5746">
        <w:t>[89]</w:t>
      </w:r>
      <w:r w:rsidRPr="00AC5746">
        <w:tab/>
        <w:t xml:space="preserve">V. Vapnik and C. Cortes, "Support-Vector Networks," </w:t>
      </w:r>
      <w:r w:rsidRPr="00AC5746">
        <w:rPr>
          <w:i/>
        </w:rPr>
        <w:t xml:space="preserve">Machine Learning, </w:t>
      </w:r>
      <w:r w:rsidRPr="00AC5746">
        <w:t>vol. 20, pp. 273-297, 1995.</w:t>
      </w:r>
    </w:p>
    <w:p w14:paraId="3C020376" w14:textId="77777777" w:rsidR="00AC5746" w:rsidRPr="00AC5746" w:rsidRDefault="00AC5746" w:rsidP="00AC5746">
      <w:pPr>
        <w:pStyle w:val="EndNoteBibliography"/>
        <w:ind w:left="720" w:hanging="720"/>
      </w:pPr>
      <w:r w:rsidRPr="00AC5746">
        <w:lastRenderedPageBreak/>
        <w:t>[90]</w:t>
      </w:r>
      <w:r w:rsidRPr="00AC5746">
        <w:tab/>
      </w:r>
      <w:r w:rsidRPr="00AC5746">
        <w:rPr>
          <w:sz w:val="20"/>
        </w:rPr>
        <w:t>R. Pupale</w:t>
      </w:r>
      <w:r w:rsidRPr="00AC5746">
        <w:t xml:space="preserve">. (2018, 21/08/2019). </w:t>
      </w:r>
      <w:r w:rsidRPr="00AC5746">
        <w:rPr>
          <w:i/>
        </w:rPr>
        <w:t>Support Vector Machines(SVM) -- An Overview - Towards Data Science</w:t>
      </w:r>
      <w:r w:rsidRPr="00AC5746">
        <w:t>. Available: https://towardsdatascience.com/https-medium-com-pupalerushikesh-svm-f4b42800e989</w:t>
      </w:r>
    </w:p>
    <w:p w14:paraId="53B39A81" w14:textId="77777777" w:rsidR="00AC5746" w:rsidRPr="00AC5746" w:rsidRDefault="00AC5746" w:rsidP="00AC5746">
      <w:pPr>
        <w:pStyle w:val="EndNoteBibliography"/>
        <w:ind w:left="720" w:hanging="720"/>
      </w:pPr>
      <w:r w:rsidRPr="00AC5746">
        <w:t>[91]</w:t>
      </w:r>
      <w:r w:rsidRPr="00AC5746">
        <w:tab/>
        <w:t>D. Sontage, "Support Vector Machines (SVMs) Lecture 2," ed: Massachusetts Institute of Technology, n.d.</w:t>
      </w:r>
    </w:p>
    <w:p w14:paraId="50EBFA20" w14:textId="77777777" w:rsidR="00AC5746" w:rsidRPr="00AC5746" w:rsidRDefault="00AC5746" w:rsidP="00AC5746">
      <w:pPr>
        <w:pStyle w:val="EndNoteBibliography"/>
        <w:ind w:left="720" w:hanging="720"/>
      </w:pPr>
      <w:r w:rsidRPr="00AC5746">
        <w:t>[92]</w:t>
      </w:r>
      <w:r w:rsidRPr="00AC5746">
        <w:tab/>
        <w:t>Clarinda-Academy, "paraboloid," A5paraboloid, Ed., ed: yourdictionary.com, n.d.</w:t>
      </w:r>
    </w:p>
    <w:p w14:paraId="0A0C62DF" w14:textId="77777777" w:rsidR="00AC5746" w:rsidRPr="00AC5746" w:rsidRDefault="00AC5746" w:rsidP="00AC5746">
      <w:pPr>
        <w:pStyle w:val="EndNoteBibliography"/>
        <w:ind w:left="720" w:hanging="720"/>
      </w:pPr>
      <w:r w:rsidRPr="00AC5746">
        <w:t>[93]</w:t>
      </w:r>
      <w:r w:rsidRPr="00AC5746">
        <w:tab/>
        <w:t xml:space="preserve">S. Bhattacharyya. (2018, 22 June 2020). </w:t>
      </w:r>
      <w:r w:rsidRPr="00AC5746">
        <w:rPr>
          <w:i/>
        </w:rPr>
        <w:t>Support Vector Machine: Complete Theory</w:t>
      </w:r>
      <w:r w:rsidRPr="00AC5746">
        <w:t>. Available: https://towardsdatascience.com/understanding-support-vector-machine-part-1-lagrange-multipliers-5c24a52ffc5e</w:t>
      </w:r>
    </w:p>
    <w:p w14:paraId="7A0B3DB5" w14:textId="77777777" w:rsidR="00AC5746" w:rsidRPr="00AC5746" w:rsidRDefault="00AC5746" w:rsidP="00AC5746">
      <w:pPr>
        <w:pStyle w:val="EndNoteBibliography"/>
        <w:ind w:left="720" w:hanging="720"/>
      </w:pPr>
      <w:r w:rsidRPr="00AC5746">
        <w:t>[94]</w:t>
      </w:r>
      <w:r w:rsidRPr="00AC5746">
        <w:tab/>
        <w:t>R. Berwick, "An Idiot’s guide to Support vector machines (SVMs)," ed: Massachusetts Institute of Technology, n.d.</w:t>
      </w:r>
    </w:p>
    <w:p w14:paraId="20A3EB86" w14:textId="77777777" w:rsidR="00AC5746" w:rsidRPr="00AC5746" w:rsidRDefault="00AC5746" w:rsidP="00AC5746">
      <w:pPr>
        <w:pStyle w:val="EndNoteBibliography"/>
        <w:ind w:left="720" w:hanging="720"/>
      </w:pPr>
      <w:r w:rsidRPr="00AC5746">
        <w:t>[95]</w:t>
      </w:r>
      <w:r w:rsidRPr="00AC5746">
        <w:tab/>
        <w:t xml:space="preserve">K. Teknomo. (n.d., 21/08/2019). </w:t>
      </w:r>
      <w:r w:rsidRPr="00AC5746">
        <w:rPr>
          <w:i/>
        </w:rPr>
        <w:t>K Nearest Neighbors Tutorial: How K-Nearest Neighbour (KNN) Algorithm works?</w:t>
      </w:r>
      <w:r w:rsidRPr="00AC5746">
        <w:t xml:space="preserve"> Available: https://people.revoledu.com/kardi/tutorial/KNN/HowTo_KNN.html</w:t>
      </w:r>
    </w:p>
    <w:p w14:paraId="528405A9" w14:textId="77777777" w:rsidR="00AC5746" w:rsidRPr="00AC5746" w:rsidRDefault="00AC5746" w:rsidP="00AC5746">
      <w:pPr>
        <w:pStyle w:val="EndNoteBibliography"/>
        <w:ind w:left="720" w:hanging="720"/>
      </w:pPr>
      <w:r w:rsidRPr="00AC5746">
        <w:t>[96]</w:t>
      </w:r>
      <w:r w:rsidRPr="00AC5746">
        <w:tab/>
        <w:t xml:space="preserve">(n.d., 21/08/2019). </w:t>
      </w:r>
      <w:r w:rsidRPr="00AC5746">
        <w:rPr>
          <w:i/>
        </w:rPr>
        <w:t>kNN</w:t>
      </w:r>
      <w:r w:rsidRPr="00AC5746">
        <w:t>. Available: http://cs.carleton.edu/cs_comps/0910/netflixprize/final_results/knn/index.html</w:t>
      </w:r>
    </w:p>
    <w:p w14:paraId="5A10A91E" w14:textId="77777777" w:rsidR="00AC5746" w:rsidRPr="00AC5746" w:rsidRDefault="00AC5746" w:rsidP="00AC5746">
      <w:pPr>
        <w:pStyle w:val="EndNoteBibliography"/>
        <w:ind w:left="720" w:hanging="720"/>
      </w:pPr>
      <w:r w:rsidRPr="00AC5746">
        <w:t>[97]</w:t>
      </w:r>
      <w:r w:rsidRPr="00AC5746">
        <w:tab/>
        <w:t xml:space="preserve">(2018, 21/09/2019). </w:t>
      </w:r>
      <w:r w:rsidRPr="00AC5746">
        <w:rPr>
          <w:i/>
        </w:rPr>
        <w:t>Lecture 2: k-nearest neighbors / Curese of Dimensionality</w:t>
      </w:r>
      <w:r w:rsidRPr="00AC5746">
        <w:t>. Available: http://www.cs.cornell.edu/courses/cs4780/2018fa/lectures/lecturenote02_kNN.html</w:t>
      </w:r>
    </w:p>
    <w:p w14:paraId="191D61DB" w14:textId="77777777" w:rsidR="00AC5746" w:rsidRPr="00AC5746" w:rsidRDefault="00AC5746" w:rsidP="00AC5746">
      <w:pPr>
        <w:pStyle w:val="EndNoteBibliography"/>
        <w:ind w:left="720" w:hanging="720"/>
      </w:pPr>
      <w:r w:rsidRPr="00AC5746">
        <w:t>[98]</w:t>
      </w:r>
      <w:r w:rsidRPr="00AC5746">
        <w:tab/>
        <w:t xml:space="preserve">D. Soni. (2018, 22 June 2020). </w:t>
      </w:r>
      <w:r w:rsidRPr="00AC5746">
        <w:rPr>
          <w:i/>
        </w:rPr>
        <w:t>Introduction to k-Nearest Neighbors</w:t>
      </w:r>
      <w:r w:rsidRPr="00AC5746">
        <w:t>. Available: https://towardsdatascience.com/introduction-to-k-nearest-neighbors-3b534bb11d26</w:t>
      </w:r>
    </w:p>
    <w:p w14:paraId="0470E008" w14:textId="77777777" w:rsidR="00AC5746" w:rsidRPr="00AC5746" w:rsidRDefault="00AC5746" w:rsidP="00AC5746">
      <w:pPr>
        <w:pStyle w:val="EndNoteBibliography"/>
        <w:ind w:left="720" w:hanging="720"/>
      </w:pPr>
      <w:r w:rsidRPr="00AC5746">
        <w:t>[99]</w:t>
      </w:r>
      <w:r w:rsidRPr="00AC5746">
        <w:tab/>
        <w:t>B. M. Kaya M, Ozbay E, Yanar H, Mishchenko Y, "A large electroencephalographic motor imagery dataset for electroencephalographic brain computer interfaces," ed: figshare, 2018.</w:t>
      </w:r>
    </w:p>
    <w:p w14:paraId="5BF34F37" w14:textId="77777777" w:rsidR="00AC5746" w:rsidRPr="00AC5746" w:rsidRDefault="00AC5746" w:rsidP="00AC5746">
      <w:pPr>
        <w:pStyle w:val="EndNoteBibliography"/>
        <w:ind w:left="720" w:hanging="720"/>
      </w:pPr>
      <w:r w:rsidRPr="00AC5746">
        <w:t>[100]</w:t>
      </w:r>
      <w:r w:rsidRPr="00AC5746">
        <w:tab/>
        <w:t xml:space="preserve">B. M. Kaya M, Ozbay E, Yanar H, Mishchenko Y, "A large electroencephalographic motor imagery dataset for electroencephalographic brain computer interfaces," </w:t>
      </w:r>
      <w:r w:rsidRPr="00AC5746">
        <w:rPr>
          <w:i/>
        </w:rPr>
        <w:t xml:space="preserve">Scientific Data, </w:t>
      </w:r>
      <w:r w:rsidRPr="00AC5746">
        <w:t>vol. 5, no. 180211, 2018.</w:t>
      </w:r>
    </w:p>
    <w:p w14:paraId="7DBE9484" w14:textId="77777777" w:rsidR="00AC5746" w:rsidRPr="00AC5746" w:rsidRDefault="00AC5746" w:rsidP="00AC5746">
      <w:pPr>
        <w:pStyle w:val="EndNoteBibliography"/>
        <w:ind w:left="720" w:hanging="720"/>
      </w:pPr>
      <w:r w:rsidRPr="00AC5746">
        <w:t>[101]</w:t>
      </w:r>
      <w:r w:rsidRPr="00AC5746">
        <w:tab/>
        <w:t xml:space="preserve">K. Cabeen and P. Gent. (n.d., 03/11/2019). </w:t>
      </w:r>
      <w:r w:rsidRPr="00AC5746">
        <w:rPr>
          <w:i/>
        </w:rPr>
        <w:t>Image Compression and the Discrete Cosine Transform</w:t>
      </w:r>
      <w:r w:rsidRPr="00AC5746">
        <w:t>. Available: https://www.math.cuhk.edu.hk/~lmlui/dct.pdf</w:t>
      </w:r>
    </w:p>
    <w:p w14:paraId="2BA62252" w14:textId="77777777" w:rsidR="00AC5746" w:rsidRPr="00AC5746" w:rsidRDefault="00AC5746" w:rsidP="00AC5746">
      <w:pPr>
        <w:pStyle w:val="EndNoteBibliography"/>
        <w:ind w:left="720" w:hanging="720"/>
      </w:pPr>
      <w:r w:rsidRPr="00AC5746">
        <w:t>[102]</w:t>
      </w:r>
      <w:r w:rsidRPr="00AC5746">
        <w:tab/>
        <w:t xml:space="preserve">A. B. Watson, "Image Compression Using the Discrete Cosine Transform," </w:t>
      </w:r>
      <w:r w:rsidRPr="00AC5746">
        <w:rPr>
          <w:i/>
        </w:rPr>
        <w:t xml:space="preserve">Mathematica, </w:t>
      </w:r>
      <w:r w:rsidRPr="00AC5746">
        <w:t>vol. 4, no. 1, pp. 81-88, 1994.</w:t>
      </w:r>
    </w:p>
    <w:p w14:paraId="584EF741" w14:textId="77777777" w:rsidR="00AC5746" w:rsidRPr="00AC5746" w:rsidRDefault="00AC5746" w:rsidP="00AC5746">
      <w:pPr>
        <w:pStyle w:val="EndNoteBibliography"/>
        <w:ind w:left="720" w:hanging="720"/>
      </w:pPr>
      <w:r w:rsidRPr="00AC5746">
        <w:t>[103]</w:t>
      </w:r>
      <w:r w:rsidRPr="00AC5746">
        <w:tab/>
        <w:t xml:space="preserve">Florida Research Instruments. (n.d., 04/11/2019). </w:t>
      </w:r>
      <w:r w:rsidRPr="00AC5746">
        <w:rPr>
          <w:i/>
        </w:rPr>
        <w:t>EEG Headband Packages - Florida Research Instruments Inc</w:t>
      </w:r>
      <w:r w:rsidRPr="00AC5746">
        <w:t>. Available: https://www.fri-fl-shop.com/product/eeg-headband-packages/</w:t>
      </w:r>
    </w:p>
    <w:p w14:paraId="3AE0DDBE" w14:textId="77777777" w:rsidR="00AC5746" w:rsidRPr="00AC5746" w:rsidRDefault="00AC5746" w:rsidP="00AC5746">
      <w:pPr>
        <w:pStyle w:val="EndNoteBibliography"/>
        <w:ind w:left="720" w:hanging="720"/>
      </w:pPr>
      <w:r w:rsidRPr="00AC5746">
        <w:t>[104]</w:t>
      </w:r>
      <w:r w:rsidRPr="00AC5746">
        <w:tab/>
        <w:t>Microchip, "Analog and Interface Guide," vol. 1, n.d.</w:t>
      </w:r>
    </w:p>
    <w:p w14:paraId="6984EEE9" w14:textId="77777777" w:rsidR="00AC5746" w:rsidRPr="00AC5746" w:rsidRDefault="00AC5746" w:rsidP="00AC5746">
      <w:pPr>
        <w:pStyle w:val="EndNoteBibliography"/>
        <w:ind w:left="720" w:hanging="720"/>
      </w:pPr>
      <w:r w:rsidRPr="00AC5746">
        <w:t>[105]</w:t>
      </w:r>
      <w:r w:rsidRPr="00AC5746">
        <w:tab/>
        <w:t>ST Electronics, "AN5043: Layout recommendations for the design of boards with ST25R3911B/ST25R391x devices," January 2018 2018.</w:t>
      </w:r>
    </w:p>
    <w:p w14:paraId="24277BE2" w14:textId="77777777" w:rsidR="00AC5746" w:rsidRPr="00AC5746" w:rsidRDefault="00AC5746" w:rsidP="00AC5746">
      <w:pPr>
        <w:pStyle w:val="EndNoteBibliography"/>
        <w:ind w:left="720" w:hanging="720"/>
      </w:pPr>
      <w:r w:rsidRPr="00AC5746">
        <w:t>[106]</w:t>
      </w:r>
      <w:r w:rsidRPr="00AC5746">
        <w:tab/>
        <w:t>E. Vita, "Arduino Nano - Rev 3.2," 30 December 2014 2014.</w:t>
      </w:r>
    </w:p>
    <w:p w14:paraId="32931D3D" w14:textId="77777777" w:rsidR="00AC5746" w:rsidRPr="00AC5746" w:rsidRDefault="00AC5746" w:rsidP="00AC5746">
      <w:pPr>
        <w:pStyle w:val="EndNoteBibliography"/>
        <w:ind w:left="720" w:hanging="720"/>
      </w:pPr>
      <w:r w:rsidRPr="00AC5746">
        <w:t>[107]</w:t>
      </w:r>
      <w:r w:rsidRPr="00AC5746">
        <w:tab/>
        <w:t>Atmel, "AVR910: In-System Programming Application Note," 11/2016 2016.</w:t>
      </w:r>
    </w:p>
    <w:p w14:paraId="6BFAE0CC" w14:textId="77777777" w:rsidR="00AC5746" w:rsidRPr="00AC5746" w:rsidRDefault="00AC5746" w:rsidP="00AC5746">
      <w:pPr>
        <w:pStyle w:val="EndNoteBibliography"/>
        <w:ind w:left="720" w:hanging="720"/>
      </w:pPr>
      <w:r w:rsidRPr="00AC5746">
        <w:t>[108]</w:t>
      </w:r>
      <w:r w:rsidRPr="00AC5746">
        <w:tab/>
        <w:t>Analog Devices, "ADuM4160 Full/Low Speed 5kV USB Digital Isolator,"  vol. D, ed. analog.com, 2012.</w:t>
      </w:r>
    </w:p>
    <w:p w14:paraId="0E1E5967" w14:textId="77777777" w:rsidR="00AC5746" w:rsidRPr="00AC5746" w:rsidRDefault="00AC5746" w:rsidP="00AC5746">
      <w:pPr>
        <w:pStyle w:val="EndNoteBibliography"/>
        <w:ind w:left="720" w:hanging="720"/>
      </w:pPr>
      <w:r w:rsidRPr="00AC5746">
        <w:t>[109]</w:t>
      </w:r>
      <w:r w:rsidRPr="00AC5746">
        <w:tab/>
        <w:t xml:space="preserve">Thought Technology Ltd. (n.d., 18 June 2020). </w:t>
      </w:r>
      <w:r w:rsidRPr="00AC5746">
        <w:rPr>
          <w:i/>
        </w:rPr>
        <w:t>Thought Technology Ltd. Voltage Isolator 4 Infinity</w:t>
      </w:r>
      <w:r w:rsidRPr="00AC5746">
        <w:t>. Available: http://thoughttechnology.com/index.php/hardware/voltage-isolator-4-infiniti.html</w:t>
      </w:r>
    </w:p>
    <w:p w14:paraId="397EA13A" w14:textId="77777777" w:rsidR="00AC5746" w:rsidRPr="00AC5746" w:rsidRDefault="00AC5746" w:rsidP="00AC5746">
      <w:pPr>
        <w:pStyle w:val="EndNoteBibliography"/>
        <w:ind w:left="720" w:hanging="720"/>
      </w:pPr>
      <w:r w:rsidRPr="00AC5746">
        <w:t>[110]</w:t>
      </w:r>
      <w:r w:rsidRPr="00AC5746">
        <w:tab/>
        <w:t xml:space="preserve">Digikey. (n.d., 18 June 2020). </w:t>
      </w:r>
      <w:r w:rsidRPr="00AC5746">
        <w:rPr>
          <w:i/>
        </w:rPr>
        <w:t>ADUM4160BRWZ-RL Analog Devices Inc. | Isolators | DigiKey</w:t>
      </w:r>
      <w:r w:rsidRPr="00AC5746">
        <w:t>. Available: https://www.digikey.com.au/product-detail/en/analog-devices-inc/ADUM4160BRWZ-RL/ADUM4160BRWZ-RLCT-ND/3828874</w:t>
      </w:r>
    </w:p>
    <w:p w14:paraId="0C174581" w14:textId="77777777" w:rsidR="00AC5746" w:rsidRPr="00AC5746" w:rsidRDefault="00AC5746" w:rsidP="00AC5746">
      <w:pPr>
        <w:pStyle w:val="EndNoteBibliography"/>
        <w:ind w:left="720" w:hanging="720"/>
      </w:pPr>
      <w:r w:rsidRPr="00AC5746">
        <w:lastRenderedPageBreak/>
        <w:t>[111]</w:t>
      </w:r>
      <w:r w:rsidRPr="00AC5746">
        <w:tab/>
        <w:t xml:space="preserve">Digikey. (n.d., 18 June 2020). </w:t>
      </w:r>
      <w:r w:rsidRPr="00AC5746">
        <w:rPr>
          <w:i/>
        </w:rPr>
        <w:t>ADUM7441ARQZ-RL7 Analog Devices Inc. | Isolators | DigiKey</w:t>
      </w:r>
      <w:r w:rsidRPr="00AC5746">
        <w:t>. Available: https://www.digikey.com.au/product-detail/en/analog-devices-inc/ADUM7441ARQZ-RL7/ADUM7441ARQZ-RL7CT-ND/4162374</w:t>
      </w:r>
    </w:p>
    <w:p w14:paraId="5F39C3BB" w14:textId="77777777" w:rsidR="00AC5746" w:rsidRPr="00AC5746" w:rsidRDefault="00AC5746" w:rsidP="00AC5746">
      <w:pPr>
        <w:pStyle w:val="EndNoteBibliography"/>
        <w:ind w:left="720" w:hanging="720"/>
      </w:pPr>
      <w:r w:rsidRPr="00AC5746">
        <w:t>[112]</w:t>
      </w:r>
      <w:r w:rsidRPr="00AC5746">
        <w:tab/>
      </w:r>
      <w:r w:rsidRPr="00AC5746">
        <w:rPr>
          <w:i/>
        </w:rPr>
        <w:t>AS/NZS 3200.1.</w:t>
      </w:r>
      <w:r w:rsidRPr="00AC5746">
        <w:t>, 1995.</w:t>
      </w:r>
    </w:p>
    <w:p w14:paraId="73B5F5D6" w14:textId="77777777" w:rsidR="00AC5746" w:rsidRPr="00AC5746" w:rsidRDefault="00AC5746" w:rsidP="00AC5746">
      <w:pPr>
        <w:pStyle w:val="EndNoteBibliography"/>
        <w:ind w:left="720" w:hanging="720"/>
      </w:pPr>
      <w:r w:rsidRPr="00AC5746">
        <w:t>[113]</w:t>
      </w:r>
      <w:r w:rsidRPr="00AC5746">
        <w:tab/>
      </w:r>
      <w:r w:rsidRPr="00AC5746">
        <w:rPr>
          <w:i/>
        </w:rPr>
        <w:t>Generic Standard on Printed Board Design</w:t>
      </w:r>
      <w:r w:rsidRPr="00AC5746">
        <w:t>, 2003.</w:t>
      </w:r>
    </w:p>
    <w:p w14:paraId="57A1B7F6" w14:textId="77777777" w:rsidR="00AC5746" w:rsidRPr="00AC5746" w:rsidRDefault="00AC5746" w:rsidP="00AC5746">
      <w:pPr>
        <w:pStyle w:val="EndNoteBibliography"/>
        <w:ind w:left="720" w:hanging="720"/>
      </w:pPr>
      <w:r w:rsidRPr="00AC5746">
        <w:t>[114]</w:t>
      </w:r>
      <w:r w:rsidRPr="00AC5746">
        <w:tab/>
        <w:t xml:space="preserve">S. Thornton. (2016, 04/11/2019). </w:t>
      </w:r>
      <w:r w:rsidRPr="00AC5746">
        <w:rPr>
          <w:i/>
        </w:rPr>
        <w:t>Trade-offs in Choosing 8-bit vs. 16- and 32-bit Architectures</w:t>
      </w:r>
      <w:r w:rsidRPr="00AC5746">
        <w:t>. Available: https://www.microcontrollertips.com/trade-offs-choosing-8-bit-vs-16-32-bit-architectures/</w:t>
      </w:r>
    </w:p>
    <w:p w14:paraId="59B65AB6" w14:textId="77777777" w:rsidR="00AC5746" w:rsidRPr="00AC5746" w:rsidRDefault="00AC5746" w:rsidP="00AC5746">
      <w:pPr>
        <w:pStyle w:val="EndNoteBibliography"/>
        <w:ind w:left="720" w:hanging="720"/>
      </w:pPr>
      <w:r w:rsidRPr="00AC5746">
        <w:t>[115]</w:t>
      </w:r>
      <w:r w:rsidRPr="00AC5746">
        <w:tab/>
        <w:t>ST Electronics, "UM1472: Discovery kit with STM32F407VG MCU User manual," May 2017 2017.</w:t>
      </w:r>
    </w:p>
    <w:p w14:paraId="2713F21D" w14:textId="77777777" w:rsidR="00AC5746" w:rsidRPr="00AC5746" w:rsidRDefault="00AC5746" w:rsidP="00AC5746">
      <w:pPr>
        <w:pStyle w:val="EndNoteBibliography"/>
        <w:ind w:left="720" w:hanging="720"/>
      </w:pPr>
      <w:r w:rsidRPr="00AC5746">
        <w:t>[116]</w:t>
      </w:r>
      <w:r w:rsidRPr="00AC5746">
        <w:tab/>
        <w:t>ST Electronics, "STM32F407xx Datasheet," September 2016 2016.</w:t>
      </w:r>
    </w:p>
    <w:p w14:paraId="70EBE525" w14:textId="77777777" w:rsidR="00AC5746" w:rsidRPr="00AC5746" w:rsidRDefault="00AC5746" w:rsidP="00AC5746">
      <w:pPr>
        <w:pStyle w:val="EndNoteBibliography"/>
        <w:ind w:left="720" w:hanging="720"/>
      </w:pPr>
      <w:r w:rsidRPr="00AC5746">
        <w:t>[117]</w:t>
      </w:r>
      <w:r w:rsidRPr="00AC5746">
        <w:tab/>
        <w:t>Microchip, "MCP1755/1755S 300 mA, 16V, High-Performance LDO," ed. DigiKey, 2012.</w:t>
      </w:r>
    </w:p>
    <w:p w14:paraId="1C09C364" w14:textId="77777777" w:rsidR="00AC5746" w:rsidRPr="00AC5746" w:rsidRDefault="00AC5746" w:rsidP="00AC5746">
      <w:pPr>
        <w:pStyle w:val="EndNoteBibliography"/>
        <w:ind w:left="720" w:hanging="720"/>
      </w:pPr>
      <w:r w:rsidRPr="00AC5746">
        <w:t>[118]</w:t>
      </w:r>
      <w:r w:rsidRPr="00AC5746">
        <w:tab/>
        <w:t>Texas Instruments, "LM3480 100-mA, SOT-23, Quasi Low-Dropout Linear Voltage Regulator," ed. DigiKey, 2015.</w:t>
      </w:r>
    </w:p>
    <w:p w14:paraId="48480251" w14:textId="77777777" w:rsidR="00AC5746" w:rsidRPr="00AC5746" w:rsidRDefault="00AC5746" w:rsidP="00AC5746">
      <w:pPr>
        <w:pStyle w:val="EndNoteBibliography"/>
        <w:ind w:left="720" w:hanging="720"/>
      </w:pPr>
      <w:r w:rsidRPr="00AC5746">
        <w:t>[119]</w:t>
      </w:r>
      <w:r w:rsidRPr="00AC5746">
        <w:tab/>
        <w:t>ST Electronics, "UM1725: Description of STM32F4 HAL and LL drivers," User Manual February 2017 2017.</w:t>
      </w:r>
    </w:p>
    <w:p w14:paraId="0E4419D4" w14:textId="77777777" w:rsidR="00AC5746" w:rsidRPr="00AC5746" w:rsidRDefault="00AC5746" w:rsidP="00AC5746">
      <w:pPr>
        <w:pStyle w:val="EndNoteBibliography"/>
        <w:ind w:left="720" w:hanging="720"/>
      </w:pPr>
      <w:r w:rsidRPr="00AC5746">
        <w:t>[120]</w:t>
      </w:r>
      <w:r w:rsidRPr="00AC5746">
        <w:tab/>
        <w:t>S. Sayad, "Support Vector Machine," n.d. n.d.</w:t>
      </w:r>
    </w:p>
    <w:p w14:paraId="6E0A3408" w14:textId="77777777" w:rsidR="00AC5746" w:rsidRPr="00AC5746" w:rsidRDefault="00AC5746" w:rsidP="00AC5746">
      <w:pPr>
        <w:pStyle w:val="EndNoteBibliography"/>
        <w:ind w:left="720" w:hanging="720"/>
      </w:pPr>
      <w:r w:rsidRPr="00AC5746">
        <w:t>[121]</w:t>
      </w:r>
      <w:r w:rsidRPr="00AC5746">
        <w:tab/>
        <w:t xml:space="preserve">A. Mota. (2017, 04/11/2019). </w:t>
      </w:r>
      <w:r w:rsidRPr="00AC5746">
        <w:rPr>
          <w:i/>
        </w:rPr>
        <w:t>Materials of Prosthetic Limbs</w:t>
      </w:r>
      <w:r w:rsidRPr="00AC5746">
        <w:t>. Available: https://broncoscholar.library.cpp.edu/bitstream/handle/10211.3/193171/MotaAnissa_LibraryResearchPaper2017.pdf?sequence=1</w:t>
      </w:r>
    </w:p>
    <w:p w14:paraId="36AB56A5" w14:textId="77777777" w:rsidR="00AC5746" w:rsidRPr="00AC5746" w:rsidRDefault="00AC5746" w:rsidP="00AC5746">
      <w:pPr>
        <w:pStyle w:val="EndNoteBibliography"/>
        <w:ind w:left="720" w:hanging="720"/>
      </w:pPr>
      <w:r w:rsidRPr="00AC5746">
        <w:t>[122]</w:t>
      </w:r>
      <w:r w:rsidRPr="00AC5746">
        <w:tab/>
        <w:t>M. B. Pires, J. J. A. Mendes, and S. L. Stevan, "Development of an 8 channel sEMG wireless device based on ADS1299 with Virtual Instrumentation," August 2018 2018.</w:t>
      </w:r>
    </w:p>
    <w:p w14:paraId="3A3A331D" w14:textId="77777777" w:rsidR="00AC5746" w:rsidRPr="00AC5746" w:rsidRDefault="00AC5746" w:rsidP="00AC5746">
      <w:pPr>
        <w:pStyle w:val="EndNoteBibliography"/>
        <w:ind w:left="720" w:hanging="720"/>
      </w:pPr>
      <w:r w:rsidRPr="00AC5746">
        <w:t>[123]</w:t>
      </w:r>
      <w:r w:rsidRPr="00AC5746">
        <w:tab/>
        <w:t>M. Z. Jamal, "Signal Acquisition Using Surface EMG and Circuit Design Considerations for Robotic Prosthesis," in</w:t>
      </w:r>
      <w:r w:rsidRPr="00AC5746">
        <w:rPr>
          <w:i/>
        </w:rPr>
        <w:t xml:space="preserve"> Computational Intelligence in Electromyography Analysis - A Perspective on Current Applications and Future Challenges</w:t>
      </w:r>
      <w:r w:rsidRPr="00AC5746">
        <w:t>, G. R. Naik, Ed. London: IntechOpen, 2012.</w:t>
      </w:r>
    </w:p>
    <w:p w14:paraId="15289D4D" w14:textId="77777777" w:rsidR="00AC5746" w:rsidRPr="00AC5746" w:rsidRDefault="00AC5746" w:rsidP="00AC5746">
      <w:pPr>
        <w:pStyle w:val="EndNoteBibliography"/>
        <w:ind w:left="720" w:hanging="720"/>
      </w:pPr>
      <w:r w:rsidRPr="00AC5746">
        <w:t>[124]</w:t>
      </w:r>
      <w:r w:rsidRPr="00AC5746">
        <w:tab/>
        <w:t xml:space="preserve">A. Singh, D. Ferry, and S. Mills, "Improving Biomedical Engineering Education Through Continuity in Adaptive, Experiential, and Interdisciplinary Learning Environments," </w:t>
      </w:r>
      <w:r w:rsidRPr="00AC5746">
        <w:rPr>
          <w:i/>
        </w:rPr>
        <w:t xml:space="preserve">Journal of Biomechanical Engineering, </w:t>
      </w:r>
      <w:r w:rsidRPr="00AC5746">
        <w:t>vol. 140, no. 8, August 2018 2018.</w:t>
      </w:r>
    </w:p>
    <w:p w14:paraId="5EFEDB5D" w14:textId="77777777" w:rsidR="00AC5746" w:rsidRPr="00AC5746" w:rsidRDefault="00AC5746" w:rsidP="00AC5746">
      <w:pPr>
        <w:pStyle w:val="EndNoteBibliography"/>
        <w:ind w:left="720" w:hanging="720"/>
      </w:pPr>
      <w:r w:rsidRPr="00AC5746">
        <w:t>[125]</w:t>
      </w:r>
      <w:r w:rsidRPr="00AC5746">
        <w:tab/>
        <w:t xml:space="preserve">The University of Newcastle. (2017, 7 June 2020). </w:t>
      </w:r>
      <w:r w:rsidRPr="00AC5746">
        <w:rPr>
          <w:i/>
        </w:rPr>
        <w:t>Medical Engineering Degree Launch / Faculty of Engineering and Built Environment</w:t>
      </w:r>
      <w:r w:rsidRPr="00AC5746">
        <w:t>. Available: https://www.newcastle.edu.au/events/faculty-of-engineering-and-built-environment/medical-engineering-degree-launch</w:t>
      </w:r>
    </w:p>
    <w:p w14:paraId="14197A49" w14:textId="77777777" w:rsidR="00AC5746" w:rsidRPr="00AC5746" w:rsidRDefault="00AC5746" w:rsidP="00AC5746">
      <w:pPr>
        <w:pStyle w:val="EndNoteBibliography"/>
        <w:ind w:left="720" w:hanging="720"/>
      </w:pPr>
      <w:r w:rsidRPr="00AC5746">
        <w:t>[126]</w:t>
      </w:r>
      <w:r w:rsidRPr="00AC5746">
        <w:tab/>
        <w:t>S. Smith, "An educational modular biosignal front end," S. Parker, Ed., Email ed, 2020.</w:t>
      </w:r>
    </w:p>
    <w:p w14:paraId="3F0B80A9" w14:textId="77777777" w:rsidR="00AC5746" w:rsidRPr="00AC5746" w:rsidRDefault="00AC5746" w:rsidP="00AC5746">
      <w:pPr>
        <w:pStyle w:val="EndNoteBibliography"/>
        <w:ind w:left="720" w:hanging="720"/>
      </w:pPr>
      <w:r w:rsidRPr="00AC5746">
        <w:t>[127]</w:t>
      </w:r>
      <w:r w:rsidRPr="00AC5746">
        <w:tab/>
        <w:t>R. Middleton, "An educatrional modular biosignal acquisition system," S. Parker, Ed., Email ed, 2020.</w:t>
      </w:r>
    </w:p>
    <w:p w14:paraId="218578D3" w14:textId="77777777" w:rsidR="00AC5746" w:rsidRPr="00AC5746" w:rsidRDefault="00AC5746" w:rsidP="00AC5746">
      <w:pPr>
        <w:pStyle w:val="EndNoteBibliography"/>
        <w:ind w:left="720" w:hanging="720"/>
      </w:pPr>
      <w:r w:rsidRPr="00AC5746">
        <w:t>[128]</w:t>
      </w:r>
      <w:r w:rsidRPr="00AC5746">
        <w:tab/>
        <w:t xml:space="preserve">J. Nalepa and M. Kawulok, "Selecting training sets for support vector machines: a review," </w:t>
      </w:r>
      <w:r w:rsidRPr="00AC5746">
        <w:rPr>
          <w:i/>
        </w:rPr>
        <w:t xml:space="preserve">Artificial Intelligence Review, </w:t>
      </w:r>
      <w:r w:rsidRPr="00AC5746">
        <w:t>vol. 52, no. 2, pp. 857-900, August 2019 2018.</w:t>
      </w:r>
    </w:p>
    <w:p w14:paraId="7DDDAC54" w14:textId="77777777" w:rsidR="00AC5746" w:rsidRPr="00AC5746" w:rsidRDefault="00AC5746" w:rsidP="00AC5746">
      <w:pPr>
        <w:pStyle w:val="EndNoteBibliography"/>
        <w:ind w:left="720" w:hanging="720"/>
      </w:pPr>
      <w:r w:rsidRPr="00AC5746">
        <w:t>[129]</w:t>
      </w:r>
      <w:r w:rsidRPr="00AC5746">
        <w:tab/>
        <w:t xml:space="preserve">S. Winters-Hill and S. Merat, "SVM clustering," </w:t>
      </w:r>
      <w:r w:rsidRPr="00AC5746">
        <w:rPr>
          <w:i/>
        </w:rPr>
        <w:t xml:space="preserve">BMC Bioinformatics, </w:t>
      </w:r>
      <w:r w:rsidRPr="00AC5746">
        <w:t>vol. 8, no. 7, 1/11/2007 2007.</w:t>
      </w:r>
    </w:p>
    <w:p w14:paraId="0CBA85DF" w14:textId="77777777" w:rsidR="00AC5746" w:rsidRPr="00AC5746" w:rsidRDefault="00AC5746" w:rsidP="00AC5746">
      <w:pPr>
        <w:pStyle w:val="EndNoteBibliography"/>
        <w:ind w:left="720" w:hanging="720"/>
      </w:pPr>
      <w:r w:rsidRPr="00AC5746">
        <w:lastRenderedPageBreak/>
        <w:t>[130]</w:t>
      </w:r>
      <w:r w:rsidRPr="00AC5746">
        <w:tab/>
        <w:t xml:space="preserve">H. Nakatani, N. Orlandi, and C. van Leeuwen, "Precisely timed occulomotor and parietal EEG activity in perceptual switching," </w:t>
      </w:r>
      <w:r w:rsidRPr="00AC5746">
        <w:rPr>
          <w:i/>
        </w:rPr>
        <w:t xml:space="preserve">Cognitive Neurodynamics, </w:t>
      </w:r>
      <w:r w:rsidRPr="00AC5746">
        <w:t>vol. 5, no. 4, pp. 399 - 409, 5/11/2011 2011.</w:t>
      </w:r>
    </w:p>
    <w:p w14:paraId="119980B4" w14:textId="77777777" w:rsidR="00AC5746" w:rsidRPr="00AC5746" w:rsidRDefault="00AC5746" w:rsidP="00AC5746">
      <w:pPr>
        <w:pStyle w:val="EndNoteBibliography"/>
        <w:ind w:left="720" w:hanging="720"/>
      </w:pPr>
      <w:r w:rsidRPr="00AC5746">
        <w:t>[131]</w:t>
      </w:r>
      <w:r w:rsidRPr="00AC5746">
        <w:tab/>
        <w:t>M. Mahmood</w:t>
      </w:r>
      <w:r w:rsidRPr="00AC5746">
        <w:rPr>
          <w:i/>
        </w:rPr>
        <w:t xml:space="preserve"> et al.</w:t>
      </w:r>
      <w:r w:rsidRPr="00AC5746">
        <w:t xml:space="preserve">, "Fully portable and wireless universal brain–machine interfaces enabled by flexible scalp electronics and deep learning algorithm," </w:t>
      </w:r>
      <w:r w:rsidRPr="00AC5746">
        <w:rPr>
          <w:i/>
        </w:rPr>
        <w:t xml:space="preserve">Nat Mach Intell, </w:t>
      </w:r>
      <w:r w:rsidRPr="00AC5746">
        <w:t>vol. 1, no. 9, pp. 412-422, 20 March 2019 2019.</w:t>
      </w:r>
    </w:p>
    <w:p w14:paraId="7E24A87E" w14:textId="77777777" w:rsidR="00AC5746" w:rsidRPr="00AC5746" w:rsidRDefault="00AC5746" w:rsidP="00AC5746">
      <w:pPr>
        <w:pStyle w:val="EndNoteBibliography"/>
        <w:ind w:left="720" w:hanging="720"/>
      </w:pPr>
      <w:r w:rsidRPr="00AC5746">
        <w:t>[132]</w:t>
      </w:r>
      <w:r w:rsidRPr="00AC5746">
        <w:tab/>
        <w:t>D. Grayden, "EMI shielding for non-invasive BCI systems," D. Grayden, Ed., ed, 2020.</w:t>
      </w:r>
    </w:p>
    <w:p w14:paraId="2302EFD3" w14:textId="77777777" w:rsidR="00AC5746" w:rsidRPr="00AC5746" w:rsidRDefault="00AC5746" w:rsidP="00AC5746">
      <w:pPr>
        <w:pStyle w:val="EndNoteBibliography"/>
        <w:ind w:left="720" w:hanging="720"/>
      </w:pPr>
      <w:r w:rsidRPr="00AC5746">
        <w:t>[133]</w:t>
      </w:r>
      <w:r w:rsidRPr="00AC5746">
        <w:tab/>
        <w:t>M. Vashkevich and A. A. Petrovsky, "A low multiplicative complexity fast recursive DCT-2 algorithm," ed: arXiv, 2012.</w:t>
      </w:r>
    </w:p>
    <w:p w14:paraId="5FFE3726" w14:textId="77777777" w:rsidR="00AC5746" w:rsidRPr="00AC5746" w:rsidRDefault="00AC5746" w:rsidP="00AC5746">
      <w:pPr>
        <w:pStyle w:val="EndNoteBibliography"/>
        <w:ind w:left="720" w:hanging="720"/>
      </w:pPr>
      <w:r w:rsidRPr="00AC5746">
        <w:t>[134]</w:t>
      </w:r>
      <w:r w:rsidRPr="00AC5746">
        <w:tab/>
        <w:t>B. Schulz, "ELEC3850 Project List," The University of Newcastle, Ed., ed. Blackboard Online, 2018.</w:t>
      </w:r>
    </w:p>
    <w:p w14:paraId="5A1BA649" w14:textId="08B3422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5"/>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1" w:name="_Ref23865532"/>
      <w:bookmarkStart w:id="152" w:name="_Toc43739172"/>
      <w:r>
        <w:rPr>
          <w:noProof/>
        </w:rPr>
        <w:lastRenderedPageBreak/>
        <mc:AlternateContent>
          <mc:Choice Requires="wps">
            <w:drawing>
              <wp:anchor distT="0" distB="0" distL="114300" distR="114300" simplePos="0" relativeHeight="252127232" behindDoc="0" locked="0" layoutInCell="1" allowOverlap="1" wp14:anchorId="475DE3DD" wp14:editId="3144A575">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6" type="#_x0000_t202" style="position:absolute;left:0;text-align:left;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CP0VB0NAIAAF0EAAAOAAAAAAAA&#10;AAAAAAAAAC4CAABkcnMvZTJvRG9jLnhtbFBLAQItABQABgAIAAAAIQD9UBWQ5AAAAA8BAAAPAAAA&#10;AAAAAAAAAAAAAI4EAABkcnMvZG93bnJldi54bWxQSwUGAAAAAAQABADzAAAAnwUAAAAA&#10;" filled="f" stroked="f" strokeweight=".5pt">
                <v:textbox>
                  <w:txbxContent>
                    <w:p w14:paraId="02F95DCA" w14:textId="72F8765E"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318C3E2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7" type="#_x0000_t202" style="position:absolute;left:0;text-align:left;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" filled="f" stroked="f" strokeweight=".5pt">
                <v:textbox>
                  <w:txbxContent>
                    <w:p w14:paraId="46FD6231"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6C38AD3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4D50E7" w:rsidRPr="00616AAD" w:rsidRDefault="004D50E7">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8" type="#_x0000_t202" style="position:absolute;left:0;text-align:left;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HriY3zACAABbBAAADgAAAAAAAAAAAAAA&#10;AAAuAgAAZHJzL2Uyb0RvYy54bWxQSwECLQAUAAYACAAAACEAjbOyF+MAAAAPAQAADwAAAAAAAAAA&#10;AAAAAACKBAAAZHJzL2Rvd25yZXYueG1sUEsFBgAAAAAEAAQA8wAAAJoFAAAAAA==&#10;" filled="f" stroked="f" strokeweight=".5pt">
                <v:textbox>
                  <w:txbxContent>
                    <w:p w14:paraId="7F8A96C5" w14:textId="30C98903" w:rsidR="004D50E7" w:rsidRPr="00616AAD" w:rsidRDefault="004D50E7">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555AE5E9">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1B32F31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1"/>
      <w:bookmarkEnd w:id="152"/>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0CA46BDC">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9"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DYHZN4NAIAAF0EAAAOAAAAAAAA&#10;AAAAAAAAAC4CAABkcnMvZTJvRG9jLnhtbFBLAQItABQABgAIAAAAIQA6xfSt5AAAAA8BAAAPAAAA&#10;AAAAAAAAAAAAAI4EAABkcnMvZG93bnJldi54bWxQSwUGAAAAAAQABADzAAAAnwUAAAAA&#10;" filled="f" stroked="f" strokeweight=".5pt">
                <v:textbox>
                  <w:txbxContent>
                    <w:p w14:paraId="19C99211"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1ACA9ABC">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60"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" filled="f" stroked="f" strokeweight=".5pt">
                <v:textbox>
                  <w:txbxContent>
                    <w:p w14:paraId="02F3FB8E"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699EE08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4D50E7" w:rsidRPr="00616AAD" w:rsidRDefault="004D50E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61"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0oX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95ukAZAflCfFZ6DfEGb6ucYgn5vwrs7gSCAnX3L/gIRVgMzhblFRgf/3NH/JRKYxS0uKKFdT9&#10;PDArKFHfNWp4l02nYSfjZTq7GePFXkd21xF9aB4AtxgJxOmiGfK9GkxpoXnD17AKXTHENMfeBfWD&#10;+eD7xcfXxMVqFZNwCw3zT3pjeCgdaA0Ub7s3Zs1ZB48KPsOwjCz/IEef2wuyOniQddQqEN2zeuYf&#10;NziqfX5t4Ylc32PW+3/C8jcA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9xtKFzICAABbBAAADgAAAAAAAAAA&#10;AAAAAAAuAgAAZHJzL2Uyb0RvYy54bWxQSwECLQAUAAYACAAAACEAzm3wHuQAAAAPAQAADwAAAAAA&#10;AAAAAAAAAACMBAAAZHJzL2Rvd25yZXYueG1sUEsFBgAAAAAEAAQA8wAAAJ0FAAAAAA==&#10;" filled="f" stroked="f" strokeweight=".5pt">
                <v:textbox>
                  <w:txbxContent>
                    <w:p w14:paraId="0EA6FAF5" w14:textId="3E0EE789" w:rsidR="004D50E7" w:rsidRPr="00616AAD" w:rsidRDefault="004D50E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0F18B121">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414FEBCC">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3215BC6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90"/>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06E9F70B">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62"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uvT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CFquvTNAIAAF0EAAAOAAAAAAAA&#10;AAAAAAAAAC4CAABkcnMvZTJvRG9jLnhtbFBLAQItABQABgAIAAAAIQDp48vu5AAAAA8BAAAPAAAA&#10;AAAAAAAAAAAAAI4EAABkcnMvZG93bnJldi54bWxQSwUGAAAAAAQABADzAAAAnwUAAAAA&#10;" filled="f" stroked="f" strokeweight=".5pt">
                <v:textbox>
                  <w:txbxContent>
                    <w:p w14:paraId="3EDAF0F7"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58B70DE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63"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BUvQCUzAgAAXAQAAA4AAAAAAAAA&#10;AAAAAAAALgIAAGRycy9lMm9Eb2MueG1sUEsBAi0AFAAGAAgAAAAhAJojJ7TkAAAADwEAAA8AAAAA&#10;AAAAAAAAAAAAjQQAAGRycy9kb3ducmV2LnhtbFBLBQYAAAAABAAEAPMAAACeBQAAAAA=&#10;" filled="f" stroked="f" strokeweight=".5pt">
                <v:textbox>
                  <w:txbxContent>
                    <w:p w14:paraId="4E168216" w14:textId="16AC5DAA"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19C430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4D50E7" w:rsidRPr="00616AAD" w:rsidRDefault="004D50E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64"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C52gGjMQIAAFsEAAAOAAAAAAAAAAAA&#10;AAAAAC4CAABkcnMvZTJvRG9jLnhtbFBLAQItABQABgAIAAAAIQA2pifu5AAAAA8BAAAPAAAAAAAA&#10;AAAAAAAAAIsEAABkcnMvZG93bnJldi54bWxQSwUGAAAAAAQABADzAAAAnAUAAAAA&#10;" filled="f" stroked="f" strokeweight=".5pt">
                <v:textbox>
                  <w:txbxContent>
                    <w:p w14:paraId="473B911E" w14:textId="3EA4B064" w:rsidR="004D50E7" w:rsidRPr="00616AAD" w:rsidRDefault="004D50E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62C38E7F">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3" w:name="_Ref43382457"/>
      <w:bookmarkStart w:id="154" w:name="_Toc43739173"/>
      <w:r>
        <w:lastRenderedPageBreak/>
        <w:t>Appendix B – Data Acquisition System Gerber Files</w:t>
      </w:r>
      <w:bookmarkEnd w:id="153"/>
      <w:bookmarkEnd w:id="154"/>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033E982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135EB77A">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4D50E7" w:rsidRPr="00D63820" w:rsidRDefault="004D50E7"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5"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" filled="f" stroked="f" strokeweight=".5pt">
                <v:textbox>
                  <w:txbxContent>
                    <w:p w14:paraId="63F381CC" w14:textId="24E3FB98" w:rsidR="004D50E7" w:rsidRPr="00D63820" w:rsidRDefault="004D50E7"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33B1917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3E26AAB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4D50E7" w:rsidRPr="00D63820" w:rsidRDefault="004D50E7"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6"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D9LibCMQIAAF0EAAAOAAAAAAAAAAAAAAAA&#10;AC4CAABkcnMvZTJvRG9jLnhtbFBLAQItABQABgAIAAAAIQCDvPOG4QAAAAkBAAAPAAAAAAAAAAAA&#10;AAAAAIsEAABkcnMvZG93bnJldi54bWxQSwUGAAAAAAQABADzAAAAmQUAAAAA&#10;" filled="f" stroked="f" strokeweight=".5pt">
                <v:textbox>
                  <w:txbxContent>
                    <w:p w14:paraId="4DBBF46B" w14:textId="55D1805A" w:rsidR="004D50E7" w:rsidRPr="00D63820" w:rsidRDefault="004D50E7"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6C71286B">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C287234">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4D50E7" w:rsidRPr="00D63820" w:rsidRDefault="004D50E7"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7"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" filled="f" stroked="f" strokeweight=".5pt">
                <v:textbox>
                  <w:txbxContent>
                    <w:p w14:paraId="442C92EC" w14:textId="0938D2F4" w:rsidR="004D50E7" w:rsidRPr="00D63820" w:rsidRDefault="004D50E7"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46B20CEE">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37A6F0B6">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4D50E7" w:rsidRPr="00D63820" w:rsidRDefault="004D50E7"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8"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" filled="f" stroked="f" strokeweight=".5pt">
                <v:textbox>
                  <w:txbxContent>
                    <w:p w14:paraId="313C7308" w14:textId="5D85A272" w:rsidR="004D50E7" w:rsidRPr="00D63820" w:rsidRDefault="004D50E7"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9150" behindDoc="0" locked="0" layoutInCell="1" allowOverlap="1" wp14:anchorId="7A9C7709" wp14:editId="1A6D3F53">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4D50E7" w:rsidRPr="00D63820" w:rsidRDefault="004D50E7"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9"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BXdqVaMAIAAF0EAAAOAAAAAAAAAAAAAAAAAC4C&#10;AABkcnMvZTJvRG9jLnhtbFBLAQItABQABgAIAAAAIQDhuUTZ3wAAAAcBAAAPAAAAAAAAAAAAAAAA&#10;AIoEAABkcnMvZG93bnJldi54bWxQSwUGAAAAAAQABADzAAAAlgUAAAAA&#10;" filled="f" stroked="f" strokeweight=".5pt">
                <v:textbox>
                  <w:txbxContent>
                    <w:p w14:paraId="56CE9394" w14:textId="433FD5AC" w:rsidR="004D50E7" w:rsidRPr="00D63820" w:rsidRDefault="004D50E7"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6"/>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55" w:name="_Ref43384971"/>
      <w:bookmarkStart w:id="156" w:name="_Toc43739174"/>
      <w:r>
        <w:lastRenderedPageBreak/>
        <w:t xml:space="preserve">Appendix </w:t>
      </w:r>
      <w:r w:rsidR="006F3325">
        <w:t>C</w:t>
      </w:r>
      <w:r>
        <w:t xml:space="preserve"> – Data Acquisition Board Bill of Materials</w:t>
      </w:r>
      <w:bookmarkEnd w:id="155"/>
      <w:bookmarkEnd w:id="156"/>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8">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9">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9179005"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100"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101"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4CA22FFB" w:rsidR="00C44790" w:rsidRDefault="00C44790" w:rsidP="00C44790"/>
    <w:p w14:paraId="05179DE2" w14:textId="4868A39A" w:rsidR="004D50E7" w:rsidRDefault="004D50E7" w:rsidP="00C44790"/>
    <w:p w14:paraId="71591832" w14:textId="77777777" w:rsidR="004D50E7" w:rsidRDefault="004D50E7" w:rsidP="00C44790"/>
    <w:p w14:paraId="030D072F" w14:textId="366199B4" w:rsidR="00C44790" w:rsidRDefault="00C44790" w:rsidP="00C44790"/>
    <w:p w14:paraId="25BC5636" w14:textId="77777777" w:rsidR="00C44790" w:rsidRDefault="00C44790" w:rsidP="00C44790"/>
    <w:p w14:paraId="79EC8118" w14:textId="77777777" w:rsidR="004D50E7" w:rsidRDefault="004D50E7" w:rsidP="00C44790"/>
    <w:p w14:paraId="27433EB5" w14:textId="5473CF82" w:rsidR="004D50E7" w:rsidRPr="00C44790" w:rsidRDefault="004D50E7" w:rsidP="00C44790">
      <w:pPr>
        <w:sectPr w:rsidR="004D50E7" w:rsidRPr="00C44790" w:rsidSect="00C44790">
          <w:footerReference w:type="default" r:id="rId103"/>
          <w:pgSz w:w="23811" w:h="16838" w:orient="landscape" w:code="8"/>
          <w:pgMar w:top="1701" w:right="1701" w:bottom="1440" w:left="1701" w:header="709" w:footer="709" w:gutter="0"/>
          <w:pgNumType w:start="1" w:chapStyle="1"/>
          <w:cols w:space="708"/>
          <w:docGrid w:linePitch="360"/>
        </w:sectPr>
      </w:pPr>
    </w:p>
    <w:p w14:paraId="685FA05C" w14:textId="34CB45D3" w:rsidR="004D50E7" w:rsidRDefault="004D50E7" w:rsidP="001A1C74">
      <w:pPr>
        <w:pStyle w:val="Heading1"/>
      </w:pPr>
      <w:bookmarkStart w:id="157" w:name="_Ref43387231"/>
      <w:bookmarkStart w:id="158" w:name="_Toc43739175"/>
      <w:bookmarkStart w:id="159" w:name="_Ref44006666"/>
      <w:r>
        <w:lastRenderedPageBreak/>
        <w:t>Appendix D – Data Acquisition System Software Documentation Excerpt</w:t>
      </w:r>
      <w:bookmarkEnd w:id="159"/>
    </w:p>
    <w:p w14:paraId="55013CC2" w14:textId="73430522" w:rsidR="00673859" w:rsidRDefault="004D50E7" w:rsidP="00535300">
      <w:r>
        <w:t xml:space="preserve">This appendix is an except of the documentation generated for the Data Acquisition System Software. The full version is available at </w:t>
      </w:r>
      <w:hyperlink r:id="rId104" w:history="1">
        <w:r w:rsidRPr="004D50E7">
          <w:rPr>
            <w:rStyle w:val="Hyperlink"/>
          </w:rPr>
          <w:t>daq.netlify.app</w:t>
        </w:r>
      </w:hyperlink>
      <w:r w:rsidR="00673859">
        <w:t>.</w:t>
      </w:r>
    </w:p>
    <w:p w14:paraId="322700B9" w14:textId="6D28E79A" w:rsidR="00673859" w:rsidRDefault="00673859" w:rsidP="00535300">
      <w:pPr>
        <w:jc w:val="center"/>
      </w:pPr>
      <w:r>
        <w:rPr>
          <w:noProof/>
        </w:rPr>
        <w:drawing>
          <wp:inline distT="0" distB="0" distL="0" distR="0" wp14:anchorId="2B912DB0" wp14:editId="0F772C83">
            <wp:extent cx="4754880" cy="5825739"/>
            <wp:effectExtent l="0" t="0" r="762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54880" cy="5825739"/>
                    </a:xfrm>
                    <a:prstGeom prst="rect">
                      <a:avLst/>
                    </a:prstGeom>
                  </pic:spPr>
                </pic:pic>
              </a:graphicData>
            </a:graphic>
          </wp:inline>
        </w:drawing>
      </w:r>
    </w:p>
    <w:p w14:paraId="554A01B2" w14:textId="77777777" w:rsidR="00673859" w:rsidRDefault="00673859" w:rsidP="00535300"/>
    <w:p w14:paraId="3CC59D47" w14:textId="09CE36CD" w:rsidR="00673859" w:rsidRDefault="00673859" w:rsidP="00535300">
      <w:pPr>
        <w:jc w:val="center"/>
      </w:pPr>
      <w:r>
        <w:rPr>
          <w:noProof/>
        </w:rPr>
        <w:drawing>
          <wp:inline distT="0" distB="0" distL="0" distR="0" wp14:anchorId="46CB652C" wp14:editId="4A10D822">
            <wp:extent cx="4754880" cy="103484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754880" cy="1034845"/>
                    </a:xfrm>
                    <a:prstGeom prst="rect">
                      <a:avLst/>
                    </a:prstGeom>
                  </pic:spPr>
                </pic:pic>
              </a:graphicData>
            </a:graphic>
          </wp:inline>
        </w:drawing>
      </w:r>
    </w:p>
    <w:p w14:paraId="0DB9FB22" w14:textId="25EA3A51" w:rsidR="00EB6C88" w:rsidRDefault="00EB6C88" w:rsidP="00535300"/>
    <w:p w14:paraId="25CC09DF" w14:textId="1FA37EB0" w:rsidR="00EB6C88" w:rsidRDefault="00EB6C88" w:rsidP="00535300"/>
    <w:p w14:paraId="23548EA6" w14:textId="77777777" w:rsidR="00EB6C88" w:rsidRDefault="00EB6C88" w:rsidP="00535300"/>
    <w:p w14:paraId="312823B2" w14:textId="77777777" w:rsidR="004F0388" w:rsidRDefault="004F0388" w:rsidP="00535300"/>
    <w:p w14:paraId="2BAC24CA" w14:textId="1ECC129D" w:rsidR="00673859" w:rsidRDefault="004F0388" w:rsidP="00535300">
      <w:pPr>
        <w:jc w:val="center"/>
      </w:pPr>
      <w:r>
        <w:rPr>
          <w:noProof/>
        </w:rPr>
        <w:drawing>
          <wp:inline distT="0" distB="0" distL="0" distR="0" wp14:anchorId="15F2CDBB" wp14:editId="639FBB1A">
            <wp:extent cx="5631178" cy="7192370"/>
            <wp:effectExtent l="0" t="0" r="825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b="3260"/>
                    <a:stretch/>
                  </pic:blipFill>
                  <pic:spPr bwMode="auto">
                    <a:xfrm>
                      <a:off x="0" y="0"/>
                      <a:ext cx="5667224" cy="7238409"/>
                    </a:xfrm>
                    <a:prstGeom prst="rect">
                      <a:avLst/>
                    </a:prstGeom>
                    <a:ln>
                      <a:noFill/>
                    </a:ln>
                    <a:extLst>
                      <a:ext uri="{53640926-AAD7-44D8-BBD7-CCE9431645EC}">
                        <a14:shadowObscured xmlns:a14="http://schemas.microsoft.com/office/drawing/2010/main"/>
                      </a:ext>
                    </a:extLst>
                  </pic:spPr>
                </pic:pic>
              </a:graphicData>
            </a:graphic>
          </wp:inline>
        </w:drawing>
      </w:r>
    </w:p>
    <w:p w14:paraId="180E1D52" w14:textId="77777777" w:rsidR="00673859" w:rsidRDefault="00673859" w:rsidP="00535300"/>
    <w:p w14:paraId="1ADD68E0" w14:textId="2E237C26" w:rsidR="00673859" w:rsidRDefault="00673859" w:rsidP="00535300"/>
    <w:p w14:paraId="7ED05A88" w14:textId="10C7FC9F" w:rsidR="00673859" w:rsidRDefault="00673859" w:rsidP="00535300"/>
    <w:p w14:paraId="6333108A" w14:textId="390E617D" w:rsidR="00EB6C88" w:rsidRDefault="00EB6C88" w:rsidP="00535300"/>
    <w:p w14:paraId="77BECCB4" w14:textId="6DBFFC7D" w:rsidR="00EB6C88" w:rsidRDefault="00EB6C88" w:rsidP="00535300"/>
    <w:p w14:paraId="79464536" w14:textId="17DA27EC" w:rsidR="00EB6C88" w:rsidRDefault="00EB6C88" w:rsidP="00535300"/>
    <w:p w14:paraId="011CBF2A" w14:textId="77777777" w:rsidR="00EB6C88" w:rsidRDefault="00EB6C88" w:rsidP="00535300"/>
    <w:p w14:paraId="727CD2F8" w14:textId="628A78FB" w:rsidR="00673859" w:rsidRDefault="004F0388" w:rsidP="00535300">
      <w:pPr>
        <w:jc w:val="center"/>
      </w:pPr>
      <w:r>
        <w:rPr>
          <w:noProof/>
        </w:rPr>
        <w:drawing>
          <wp:inline distT="0" distB="0" distL="0" distR="0" wp14:anchorId="0FD174C7" wp14:editId="55FAC798">
            <wp:extent cx="5632704" cy="6894112"/>
            <wp:effectExtent l="0" t="0" r="635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32704" cy="6894112"/>
                    </a:xfrm>
                    <a:prstGeom prst="rect">
                      <a:avLst/>
                    </a:prstGeom>
                  </pic:spPr>
                </pic:pic>
              </a:graphicData>
            </a:graphic>
          </wp:inline>
        </w:drawing>
      </w:r>
    </w:p>
    <w:p w14:paraId="755018AF" w14:textId="7FE380BE" w:rsidR="00CA2C77" w:rsidRDefault="00CA2C77" w:rsidP="00535300"/>
    <w:p w14:paraId="55CEED3C" w14:textId="7E700C81" w:rsidR="00CA2C77" w:rsidRDefault="00CA2C77" w:rsidP="00535300"/>
    <w:p w14:paraId="2B9CBEC7" w14:textId="374FB355" w:rsidR="00CA2C77" w:rsidRDefault="00CA2C77" w:rsidP="00535300"/>
    <w:p w14:paraId="079F91F5" w14:textId="0FAF21D3" w:rsidR="00CA2C77" w:rsidRDefault="00CA2C77" w:rsidP="00535300"/>
    <w:p w14:paraId="4CB14982" w14:textId="485DE05C" w:rsidR="00CA2C77" w:rsidRDefault="00CA2C77" w:rsidP="00535300"/>
    <w:p w14:paraId="273958D8" w14:textId="247EC5ED" w:rsidR="00CA2C77" w:rsidRDefault="00CA2C77" w:rsidP="00535300"/>
    <w:p w14:paraId="2E7BD11E" w14:textId="5F123254" w:rsidR="00EB6C88" w:rsidRDefault="00EB6C88" w:rsidP="00535300"/>
    <w:p w14:paraId="5821B6D4" w14:textId="206FB597" w:rsidR="00EB6C88" w:rsidRDefault="00EB6C88" w:rsidP="00535300"/>
    <w:p w14:paraId="78961BC6" w14:textId="77777777" w:rsidR="00EB6C88" w:rsidRDefault="00EB6C88" w:rsidP="00535300"/>
    <w:p w14:paraId="794A4A16" w14:textId="3D3C8C06" w:rsidR="00CA2C77" w:rsidRDefault="00CA2C77" w:rsidP="00535300">
      <w:pPr>
        <w:jc w:val="center"/>
      </w:pPr>
      <w:r>
        <w:rPr>
          <w:noProof/>
        </w:rPr>
        <w:drawing>
          <wp:inline distT="0" distB="0" distL="0" distR="0" wp14:anchorId="63617665" wp14:editId="51D2F145">
            <wp:extent cx="5632704" cy="7051106"/>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138"/>
                    <a:stretch/>
                  </pic:blipFill>
                  <pic:spPr bwMode="auto">
                    <a:xfrm>
                      <a:off x="0" y="0"/>
                      <a:ext cx="5632704" cy="7051106"/>
                    </a:xfrm>
                    <a:prstGeom prst="rect">
                      <a:avLst/>
                    </a:prstGeom>
                    <a:ln>
                      <a:noFill/>
                    </a:ln>
                    <a:extLst>
                      <a:ext uri="{53640926-AAD7-44D8-BBD7-CCE9431645EC}">
                        <a14:shadowObscured xmlns:a14="http://schemas.microsoft.com/office/drawing/2010/main"/>
                      </a:ext>
                    </a:extLst>
                  </pic:spPr>
                </pic:pic>
              </a:graphicData>
            </a:graphic>
          </wp:inline>
        </w:drawing>
      </w:r>
    </w:p>
    <w:p w14:paraId="56D4883D" w14:textId="327B5FA2" w:rsidR="00D67261" w:rsidRDefault="00D67261" w:rsidP="00535300"/>
    <w:p w14:paraId="42108AAA" w14:textId="0FA47A2C" w:rsidR="00D67261" w:rsidRDefault="00D67261" w:rsidP="00535300"/>
    <w:p w14:paraId="33EF985E" w14:textId="09B51256" w:rsidR="00D67261" w:rsidRDefault="00D67261" w:rsidP="00535300"/>
    <w:p w14:paraId="028D2BF6" w14:textId="7CDC311D" w:rsidR="00D67261" w:rsidRDefault="00D67261" w:rsidP="00535300"/>
    <w:p w14:paraId="265520F2" w14:textId="2ADDB49D" w:rsidR="00D67261" w:rsidRDefault="00D67261" w:rsidP="00535300"/>
    <w:p w14:paraId="757A9C62" w14:textId="7C9945F9" w:rsidR="00D67261" w:rsidRDefault="00D67261" w:rsidP="00535300"/>
    <w:p w14:paraId="1F1E5A65" w14:textId="6A7E8EC2" w:rsidR="00EB6C88" w:rsidRDefault="00EB6C88" w:rsidP="00535300"/>
    <w:p w14:paraId="26B40E49" w14:textId="77777777" w:rsidR="00EB6C88" w:rsidRDefault="00EB6C88" w:rsidP="00535300"/>
    <w:p w14:paraId="33A2623E" w14:textId="64D377AD" w:rsidR="00D67261" w:rsidRDefault="00D67261" w:rsidP="00535300">
      <w:pPr>
        <w:jc w:val="center"/>
      </w:pPr>
      <w:r>
        <w:rPr>
          <w:noProof/>
        </w:rPr>
        <w:drawing>
          <wp:inline distT="0" distB="0" distL="0" distR="0" wp14:anchorId="31BB8BAF" wp14:editId="1E77FFB3">
            <wp:extent cx="5632704" cy="6778339"/>
            <wp:effectExtent l="0" t="0" r="6350" b="381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32704" cy="6778339"/>
                    </a:xfrm>
                    <a:prstGeom prst="rect">
                      <a:avLst/>
                    </a:prstGeom>
                  </pic:spPr>
                </pic:pic>
              </a:graphicData>
            </a:graphic>
          </wp:inline>
        </w:drawing>
      </w:r>
    </w:p>
    <w:p w14:paraId="1FA301C4" w14:textId="1EB756C2" w:rsidR="00D67261" w:rsidRDefault="00D67261" w:rsidP="00535300"/>
    <w:p w14:paraId="7A8807D8" w14:textId="4FA1F296" w:rsidR="00D67261" w:rsidRDefault="00D67261" w:rsidP="00535300"/>
    <w:p w14:paraId="12E44DEB" w14:textId="5B8DF9A6" w:rsidR="00D67261" w:rsidRDefault="00D67261" w:rsidP="00535300"/>
    <w:p w14:paraId="70AF47DE" w14:textId="0F650570" w:rsidR="00D67261" w:rsidRDefault="00D67261" w:rsidP="00535300"/>
    <w:p w14:paraId="318E61D8" w14:textId="3E4C723C" w:rsidR="00D67261" w:rsidRDefault="00D67261" w:rsidP="00535300"/>
    <w:p w14:paraId="373B4EC5" w14:textId="7949B0AF" w:rsidR="00D67261" w:rsidRDefault="00D67261" w:rsidP="00535300"/>
    <w:p w14:paraId="1B0C109A" w14:textId="564D10E5" w:rsidR="00D67261" w:rsidRDefault="00D67261" w:rsidP="00535300">
      <w:pPr>
        <w:jc w:val="center"/>
      </w:pPr>
      <w:r>
        <w:rPr>
          <w:noProof/>
        </w:rPr>
        <w:drawing>
          <wp:inline distT="0" distB="0" distL="0" distR="0" wp14:anchorId="658E01EC" wp14:editId="324A520A">
            <wp:extent cx="5632704" cy="1726408"/>
            <wp:effectExtent l="0" t="0" r="6350" b="76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32704" cy="1726408"/>
                    </a:xfrm>
                    <a:prstGeom prst="rect">
                      <a:avLst/>
                    </a:prstGeom>
                  </pic:spPr>
                </pic:pic>
              </a:graphicData>
            </a:graphic>
          </wp:inline>
        </w:drawing>
      </w:r>
    </w:p>
    <w:p w14:paraId="5F4A29BA" w14:textId="3FE74CDF" w:rsidR="00D67261" w:rsidRDefault="00D67261" w:rsidP="00535300">
      <w:pPr>
        <w:jc w:val="center"/>
      </w:pPr>
      <w:r>
        <w:rPr>
          <w:noProof/>
        </w:rPr>
        <w:drawing>
          <wp:inline distT="0" distB="0" distL="0" distR="0" wp14:anchorId="277CD085" wp14:editId="2F67A382">
            <wp:extent cx="5632704" cy="6413093"/>
            <wp:effectExtent l="0" t="0" r="6350" b="698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32704" cy="6413093"/>
                    </a:xfrm>
                    <a:prstGeom prst="rect">
                      <a:avLst/>
                    </a:prstGeom>
                  </pic:spPr>
                </pic:pic>
              </a:graphicData>
            </a:graphic>
          </wp:inline>
        </w:drawing>
      </w:r>
    </w:p>
    <w:p w14:paraId="24CC99A3" w14:textId="77777777" w:rsidR="00673859" w:rsidRDefault="00673859" w:rsidP="00535300"/>
    <w:p w14:paraId="25386535" w14:textId="7A8105D6" w:rsidR="00673859" w:rsidRDefault="00673859" w:rsidP="00535300"/>
    <w:p w14:paraId="42C9E6C4" w14:textId="56A6C924" w:rsidR="00EB6C88" w:rsidRDefault="00EB6C88" w:rsidP="00535300"/>
    <w:p w14:paraId="577F3F0C" w14:textId="47A28873" w:rsidR="00EB6C88" w:rsidRDefault="00EB6C88" w:rsidP="00535300"/>
    <w:p w14:paraId="41597C7E" w14:textId="77777777" w:rsidR="00EB6C88" w:rsidRDefault="00EB6C88" w:rsidP="00535300"/>
    <w:p w14:paraId="7B1A7776" w14:textId="5679DCE3" w:rsidR="00EB6C88" w:rsidRPr="004D50E7" w:rsidRDefault="00EB6C88" w:rsidP="00535300">
      <w:pPr>
        <w:jc w:val="center"/>
        <w:sectPr w:rsidR="00EB6C88" w:rsidRPr="004D50E7" w:rsidSect="00D67261">
          <w:footerReference w:type="default" r:id="rId113"/>
          <w:pgSz w:w="11906" w:h="16838" w:code="9"/>
          <w:pgMar w:top="1701" w:right="1440" w:bottom="1701" w:left="1701" w:header="709" w:footer="709" w:gutter="0"/>
          <w:pgNumType w:start="1" w:chapStyle="1"/>
          <w:cols w:space="708"/>
          <w:docGrid w:linePitch="360"/>
        </w:sectPr>
      </w:pPr>
      <w:r>
        <w:rPr>
          <w:noProof/>
        </w:rPr>
        <w:drawing>
          <wp:inline distT="0" distB="0" distL="0" distR="0" wp14:anchorId="1C1BC450" wp14:editId="4A60B15C">
            <wp:extent cx="5632704" cy="7042647"/>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632704" cy="7042647"/>
                    </a:xfrm>
                    <a:prstGeom prst="rect">
                      <a:avLst/>
                    </a:prstGeom>
                  </pic:spPr>
                </pic:pic>
              </a:graphicData>
            </a:graphic>
          </wp:inline>
        </w:drawing>
      </w:r>
    </w:p>
    <w:p w14:paraId="11BE5078" w14:textId="7DA673B0" w:rsidR="003C4B43" w:rsidRDefault="00F66D40" w:rsidP="001A1C74">
      <w:pPr>
        <w:pStyle w:val="Heading1"/>
      </w:pPr>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70" type="#_x0000_t202" style="position:absolute;left:0;text-align:left;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UP2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" filled="f" stroked="f" strokeweight=".5pt">
                <v:textbox>
                  <w:txbxContent>
                    <w:p w14:paraId="1F830D0E" w14:textId="1CFC35F4"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71" type="#_x0000_t202" style="position:absolute;left:0;text-align:left;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l0B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" filled="f" stroked="f" strokeweight=".5pt">
                <v:textbox>
                  <w:txbxContent>
                    <w:p w14:paraId="2320F4C4"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72" type="#_x0000_t202" style="position:absolute;left:0;text-align:left;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" filled="f" stroked="f" strokeweight=".5pt">
                <v:textbox>
                  <w:txbxContent>
                    <w:p w14:paraId="5793837A" w14:textId="0B6B90FB"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 xml:space="preserve">Appendix </w:t>
      </w:r>
      <w:r w:rsidR="004D50E7">
        <w:t>E</w:t>
      </w:r>
      <w:r w:rsidR="003C4B43">
        <w:t xml:space="preserve"> – Classification and Control Board Schematic</w:t>
      </w:r>
      <w:bookmarkEnd w:id="157"/>
      <w:bookmarkEnd w:id="158"/>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73"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DckuKoNAIAAF0EAAAOAAAAAAAA&#10;AAAAAAAAAC4CAABkcnMvZTJvRG9jLnhtbFBLAQItABQABgAIAAAAIQCxrfGQ5AAAAA8BAAAPAAAA&#10;AAAAAAAAAAAAAI4EAABkcnMvZG93bnJldi54bWxQSwUGAAAAAAQABADzAAAAnwUAAAAA&#10;" filled="f" stroked="f" strokeweight=".5pt">
                <v:textbox>
                  <w:txbxContent>
                    <w:p w14:paraId="126A5241"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74"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" filled="f" stroked="f" strokeweight=".5pt">
                <v:textbox>
                  <w:txbxContent>
                    <w:p w14:paraId="707E3B45"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5"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8aS3JjICAABbBAAADgAAAAAAAAAA&#10;AAAAAAAuAgAAZHJzL2Uyb0RvYy54bWxQSwECLQAUAAYACAAAACEAZTkLreQAAAAPAQAADwAAAAAA&#10;AAAAAAAAAACMBAAAZHJzL2Rvd25yZXYueG1sUEsFBgAAAAAEAAQA8wAAAJ0FAAAAAA==&#10;" filled="f" stroked="f" strokeweight=".5pt">
                <v:textbox>
                  <w:txbxContent>
                    <w:p w14:paraId="65CF51A9" w14:textId="6C012AE5"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6"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DypUh80AgAAXQQAAA4AAAAAAAAA&#10;AAAAAAAALgIAAGRycy9lMm9Eb2MueG1sUEsBAi0AFAAGAAgAAAAhANzuwTXjAAAADwEAAA8AAAAA&#10;AAAAAAAAAAAAjgQAAGRycy9kb3ducmV2LnhtbFBLBQYAAAAABAAEAPMAAACeBQAAAAA=&#10;" filled="f" stroked="f" strokeweight=".5pt">
                <v:textbox>
                  <w:txbxContent>
                    <w:p w14:paraId="312C83D9"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7"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b5E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" filled="f" stroked="f" strokeweight=".5pt">
                <v:textbox>
                  <w:txbxContent>
                    <w:p w14:paraId="3157A572"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8"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0H/+HDACAABbBAAADgAAAAAAAAAAAAAA&#10;AAAuAgAAZHJzL2Uyb0RvYy54bWxQSwECLQAUAAYACAAAACEAKYVhgeMAAAAPAQAADwAAAAAAAAAA&#10;AAAAAACKBAAAZHJzL2Rvd25yZXYueG1sUEsFBgAAAAAEAAQA8wAAAJoFAAAAAA==&#10;" filled="f" stroked="f" strokeweight=".5pt">
                <v:textbox>
                  <w:txbxContent>
                    <w:p w14:paraId="6F6623E2" w14:textId="3372862C"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9"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DioR8WNAIAAF0EAAAOAAAAAAAA&#10;AAAAAAAAAC4CAABkcnMvZTJvRG9jLnhtbFBLAQItABQABgAIAAAAIQCSdDZp5AAAAA8BAAAPAAAA&#10;AAAAAAAAAAAAAI4EAABkcnMvZG93bnJldi54bWxQSwUGAAAAAAQABADzAAAAnwUAAAAA&#10;" filled="f" stroked="f" strokeweight=".5pt">
                <v:textbox>
                  <w:txbxContent>
                    <w:p w14:paraId="1EC58F02"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80"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" filled="f" stroked="f" strokeweight=".5pt">
                <v:textbox>
                  <w:txbxContent>
                    <w:p w14:paraId="2C79D4B4" w14:textId="670D229F"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81"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mTT5hjICAABdBAAADgAAAAAAAAAA&#10;AAAAAAAuAgAAZHJzL2Uyb0RvYy54bWxQSwECLQAUAAYACAAAACEAJFmMX+QAAAAPAQAADwAAAAAA&#10;AAAAAAAAAACMBAAAZHJzL2Rvd25yZXYueG1sUEsFBgAAAAAEAAQA8wAAAJ0FAAAAAA==&#10;" filled="f" stroked="f" strokeweight=".5pt">
                <v:textbox>
                  <w:txbxContent>
                    <w:p w14:paraId="47599A7D" w14:textId="48E1F5AA"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19"/>
          <w:pgSz w:w="23811" w:h="16838" w:orient="landscape" w:code="8"/>
          <w:pgMar w:top="1701" w:right="1701" w:bottom="1440" w:left="1701" w:header="709" w:footer="709" w:gutter="0"/>
          <w:pgNumType w:start="1" w:chapStyle="1"/>
          <w:cols w:space="708"/>
          <w:docGrid w:linePitch="360"/>
        </w:sectPr>
      </w:pPr>
    </w:p>
    <w:p w14:paraId="56908852" w14:textId="40872E5A" w:rsidR="00B178D9" w:rsidRDefault="00B178D9" w:rsidP="001A1C74">
      <w:pPr>
        <w:pStyle w:val="Heading1"/>
      </w:pPr>
      <w:bookmarkStart w:id="160" w:name="_Ref43388134"/>
      <w:bookmarkStart w:id="161" w:name="_Toc43739176"/>
      <w:r>
        <w:lastRenderedPageBreak/>
        <w:t xml:space="preserve">Appendix </w:t>
      </w:r>
      <w:r w:rsidR="006840F4">
        <w:t>F</w:t>
      </w:r>
      <w:r>
        <w:t xml:space="preserve"> – Classification and Control Board Gerber Files</w:t>
      </w:r>
      <w:bookmarkEnd w:id="160"/>
      <w:bookmarkEnd w:id="161"/>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2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4D50E7" w:rsidRPr="00D63820" w:rsidRDefault="004D50E7"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4D50E7" w:rsidRPr="00D63820" w:rsidRDefault="004D50E7"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4D50E7" w:rsidRPr="00D63820" w:rsidRDefault="004D50E7"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4D50E7" w:rsidRPr="00D63820" w:rsidRDefault="004D50E7"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82"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">
                <v:shape id="Picture 181" o:spid="_x0000_s1283"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24" o:title=""/>
                </v:shape>
                <v:shape id="Picture 182" o:spid="_x0000_s1284"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25" o:title="" chromakey="white"/>
                </v:shape>
                <v:shape id="Text Box 184" o:spid="_x0000_s1285"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4D50E7" w:rsidRPr="00D63820" w:rsidRDefault="004D50E7" w:rsidP="00B178D9">
                        <w:pPr>
                          <w:jc w:val="center"/>
                          <w:rPr>
                            <w:lang w:val="en-US"/>
                          </w:rPr>
                        </w:pPr>
                        <w:r>
                          <w:rPr>
                            <w:lang w:val="en-US"/>
                          </w:rPr>
                          <w:t>Top Layer – Signal with Ground Pour</w:t>
                        </w:r>
                      </w:p>
                    </w:txbxContent>
                  </v:textbox>
                </v:shape>
                <v:shape id="Text Box 185" o:spid="_x0000_s1286"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4D50E7" w:rsidRPr="00D63820" w:rsidRDefault="004D50E7" w:rsidP="00B178D9">
                        <w:pPr>
                          <w:jc w:val="center"/>
                          <w:rPr>
                            <w:lang w:val="en-US"/>
                          </w:rPr>
                        </w:pPr>
                        <w:r>
                          <w:rPr>
                            <w:lang w:val="en-US"/>
                          </w:rPr>
                          <w:t>Second Layer – Ground Plane</w:t>
                        </w:r>
                      </w:p>
                    </w:txbxContent>
                  </v:textbox>
                </v:shape>
                <v:shape id="Picture 186" o:spid="_x0000_s1287"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26" o:title=""/>
                </v:shape>
                <v:shape id="Text Box 187" o:spid="_x0000_s1288"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4D50E7" w:rsidRPr="00D63820" w:rsidRDefault="004D50E7" w:rsidP="00B178D9">
                        <w:pPr>
                          <w:jc w:val="center"/>
                          <w:rPr>
                            <w:lang w:val="en-US"/>
                          </w:rPr>
                        </w:pPr>
                        <w:r>
                          <w:rPr>
                            <w:lang w:val="en-US"/>
                          </w:rPr>
                          <w:t>Third Layer – Power Pours</w:t>
                        </w:r>
                      </w:p>
                    </w:txbxContent>
                  </v:textbox>
                </v:shape>
                <v:shape id="Picture 188" o:spid="_x0000_s1289"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27" o:title=""/>
                </v:shape>
                <v:shape id="Text Box 189" o:spid="_x0000_s1290"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4D50E7" w:rsidRPr="00D63820" w:rsidRDefault="004D50E7"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4D50E7" w:rsidRPr="00D63820" w:rsidRDefault="004D50E7"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91"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Hrii2MwIAAF0EAAAOAAAAAAAAAAAA&#10;AAAAAC4CAABkcnMvZTJvRG9jLnhtbFBLAQItABQABgAIAAAAIQDOXAFQ4gAAAA0BAAAPAAAAAAAA&#10;AAAAAAAAAI0EAABkcnMvZG93bnJldi54bWxQSwUGAAAAAAQABADzAAAAnAUAAAAA&#10;" filled="f" stroked="f" strokeweight=".5pt">
                <v:textbox>
                  <w:txbxContent>
                    <w:p w14:paraId="4CF4E3F3" w14:textId="17B822F1" w:rsidR="004D50E7" w:rsidRPr="00D63820" w:rsidRDefault="004D50E7"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29"/>
          <w:pgSz w:w="11906" w:h="16838" w:code="9"/>
          <w:pgMar w:top="1701" w:right="1701" w:bottom="1701" w:left="1440" w:header="709" w:footer="709" w:gutter="0"/>
          <w:pgNumType w:start="1" w:chapStyle="1"/>
          <w:cols w:space="708"/>
          <w:docGrid w:linePitch="360"/>
        </w:sectPr>
      </w:pPr>
    </w:p>
    <w:p w14:paraId="549C3EDB" w14:textId="14C2F00C" w:rsidR="000C7A10" w:rsidRDefault="000C7A10" w:rsidP="001A1C74">
      <w:pPr>
        <w:pStyle w:val="Heading1"/>
      </w:pPr>
      <w:bookmarkStart w:id="162" w:name="_Ref43390522"/>
      <w:bookmarkStart w:id="163" w:name="_Toc43739177"/>
      <w:r>
        <w:lastRenderedPageBreak/>
        <w:t xml:space="preserve">Appendix </w:t>
      </w:r>
      <w:r w:rsidR="006840F4">
        <w:t>G</w:t>
      </w:r>
      <w:r>
        <w:t xml:space="preserve"> – Classification and Control Board Bill of Materials</w:t>
      </w:r>
      <w:bookmarkEnd w:id="162"/>
      <w:bookmarkEnd w:id="163"/>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3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3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F839A41"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3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3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35"/>
          <w:pgSz w:w="23811" w:h="16838" w:orient="landscape" w:code="8"/>
          <w:pgMar w:top="1701" w:right="1701" w:bottom="1440" w:left="1701" w:header="709" w:footer="709" w:gutter="0"/>
          <w:pgNumType w:start="1" w:chapStyle="1"/>
          <w:cols w:space="708"/>
          <w:docGrid w:linePitch="360"/>
        </w:sectPr>
      </w:pPr>
    </w:p>
    <w:p w14:paraId="4D369234" w14:textId="6E7926EA" w:rsidR="001A1C74" w:rsidRDefault="001A1C74" w:rsidP="001A1C74">
      <w:pPr>
        <w:pStyle w:val="Heading1"/>
      </w:pPr>
      <w:bookmarkStart w:id="164" w:name="_Toc43739178"/>
      <w:bookmarkStart w:id="165" w:name="_Ref44006722"/>
      <w:r>
        <w:lastRenderedPageBreak/>
        <w:t xml:space="preserve">Appendix </w:t>
      </w:r>
      <w:r w:rsidR="006840F4">
        <w:t>H</w:t>
      </w:r>
      <w:r>
        <w:t xml:space="preserve"> – Mock </w:t>
      </w:r>
      <w:r w:rsidR="0011026B">
        <w:t xml:space="preserve">MENG3800 Project Description (Based on </w:t>
      </w:r>
      <w:r w:rsidR="00BD3BFD">
        <w:t xml:space="preserve">2018 ENGG3850 Project List </w:t>
      </w:r>
      <w:r w:rsidR="00BD3BFD">
        <w:fldChar w:fldCharType="begin"/>
      </w:r>
      <w:r w:rsidR="00AC5746">
        <w:instrText xml:space="preserve"> ADDIN EN.CITE &lt;EndNote&gt;&lt;Cite&gt;&lt;Author&gt;Schulz&lt;/Author&gt;&lt;Year&gt;2018&lt;/Year&gt;&lt;RecNum&gt;98&lt;/RecNum&gt;&lt;DisplayText&gt;[13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AC5746">
        <w:rPr>
          <w:noProof/>
        </w:rPr>
        <w:t>[134]</w:t>
      </w:r>
      <w:r w:rsidR="00BD3BFD">
        <w:fldChar w:fldCharType="end"/>
      </w:r>
      <w:r w:rsidR="00BD3BFD">
        <w:t>)</w:t>
      </w:r>
      <w:bookmarkEnd w:id="164"/>
      <w:bookmarkEnd w:id="165"/>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4D50E7" w:rsidRPr="009E719F" w:rsidRDefault="004D50E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92"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stm8R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4D50E7" w:rsidRPr="009E719F" w:rsidRDefault="004D50E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4D50E7" w:rsidRPr="009E719F" w:rsidRDefault="004D50E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93"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9RzToCQIAAPc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4D50E7" w:rsidRPr="009E719F" w:rsidRDefault="004D50E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4D50E7" w:rsidRPr="009E719F" w:rsidRDefault="004D50E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94"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PdnD3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4D50E7" w:rsidRPr="009E719F" w:rsidRDefault="004D50E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3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4D50E7" w:rsidRPr="009E719F" w:rsidRDefault="004D50E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5"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OA7OtALAgAA9w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20C532FF" w14:textId="77777777" w:rsidR="004D50E7" w:rsidRPr="009E719F" w:rsidRDefault="004D50E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3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D1B158" w14:textId="77777777" w:rsidR="009E4464" w:rsidRDefault="009E4464" w:rsidP="00490097">
      <w:r>
        <w:separator/>
      </w:r>
    </w:p>
  </w:endnote>
  <w:endnote w:type="continuationSeparator" w:id="0">
    <w:p w14:paraId="49F76CFB" w14:textId="77777777" w:rsidR="009E4464" w:rsidRDefault="009E4464"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4D50E7" w:rsidRDefault="004D50E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4D50E7" w:rsidRDefault="004D50E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08DE702E" w:rsidR="004D50E7" w:rsidRDefault="006840F4" w:rsidP="000768E8">
        <w:pPr>
          <w:pStyle w:val="Footer"/>
          <w:jc w:val="center"/>
        </w:pPr>
        <w:r>
          <w:t>H</w:t>
        </w:r>
        <w:r w:rsidR="004D50E7">
          <w:t>-</w:t>
        </w:r>
        <w:r w:rsidR="004D50E7">
          <w:fldChar w:fldCharType="begin"/>
        </w:r>
        <w:r w:rsidR="004D50E7">
          <w:instrText xml:space="preserve"> PAGE   \* MERGEFORMAT </w:instrText>
        </w:r>
        <w:r w:rsidR="004D50E7">
          <w:fldChar w:fldCharType="separate"/>
        </w:r>
        <w:r w:rsidR="004D50E7">
          <w:rPr>
            <w:noProof/>
          </w:rPr>
          <w:t>2</w:t>
        </w:r>
        <w:r w:rsidR="004D50E7">
          <w:rPr>
            <w:noProof/>
          </w:rPr>
          <w:fldChar w:fldCharType="end"/>
        </w:r>
      </w:p>
    </w:sdtContent>
  </w:sdt>
  <w:p w14:paraId="200B69D0" w14:textId="77777777" w:rsidR="004D50E7" w:rsidRDefault="004D50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4D50E7" w:rsidRDefault="004D50E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4D50E7" w:rsidRDefault="004D50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4D50E7" w:rsidRDefault="004D50E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4D50E7" w:rsidRDefault="004D50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4D50E7" w:rsidRDefault="004D50E7">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4D50E7" w:rsidRDefault="004D50E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4D50E7" w:rsidRDefault="004D50E7">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4D50E7" w:rsidRDefault="004D50E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4D50E7" w:rsidRDefault="004D50E7"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4D50E7" w:rsidRDefault="004D50E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608646"/>
      <w:docPartObj>
        <w:docPartGallery w:val="Page Numbers (Bottom of Page)"/>
        <w:docPartUnique/>
      </w:docPartObj>
    </w:sdtPr>
    <w:sdtEndPr>
      <w:rPr>
        <w:noProof/>
      </w:rPr>
    </w:sdtEndPr>
    <w:sdtContent>
      <w:p w14:paraId="57A4CC8C" w14:textId="6958273C" w:rsidR="004D50E7" w:rsidRDefault="004D50E7"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6847F6B1" w14:textId="77777777" w:rsidR="004D50E7" w:rsidRDefault="004D50E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1C524B3F" w:rsidR="004D50E7" w:rsidRDefault="006840F4" w:rsidP="000768E8">
        <w:pPr>
          <w:pStyle w:val="Footer"/>
          <w:jc w:val="center"/>
        </w:pPr>
        <w:r>
          <w:t>F</w:t>
        </w:r>
        <w:r w:rsidR="004D50E7">
          <w:t>-</w:t>
        </w:r>
        <w:r w:rsidR="004D50E7">
          <w:fldChar w:fldCharType="begin"/>
        </w:r>
        <w:r w:rsidR="004D50E7">
          <w:instrText xml:space="preserve"> PAGE   \* MERGEFORMAT </w:instrText>
        </w:r>
        <w:r w:rsidR="004D50E7">
          <w:fldChar w:fldCharType="separate"/>
        </w:r>
        <w:r w:rsidR="004D50E7">
          <w:rPr>
            <w:noProof/>
          </w:rPr>
          <w:t>2</w:t>
        </w:r>
        <w:r w:rsidR="004D50E7">
          <w:rPr>
            <w:noProof/>
          </w:rPr>
          <w:fldChar w:fldCharType="end"/>
        </w:r>
      </w:p>
    </w:sdtContent>
  </w:sdt>
  <w:p w14:paraId="4FAFC5D8" w14:textId="77777777" w:rsidR="004D50E7" w:rsidRDefault="004D50E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ED34022" w:rsidR="004D50E7" w:rsidRDefault="006840F4" w:rsidP="000768E8">
        <w:pPr>
          <w:pStyle w:val="Footer"/>
          <w:jc w:val="center"/>
        </w:pPr>
        <w:r>
          <w:t>G</w:t>
        </w:r>
        <w:r w:rsidR="004D50E7">
          <w:t>-</w:t>
        </w:r>
        <w:r w:rsidR="004D50E7">
          <w:fldChar w:fldCharType="begin"/>
        </w:r>
        <w:r w:rsidR="004D50E7">
          <w:instrText xml:space="preserve"> PAGE   \* MERGEFORMAT </w:instrText>
        </w:r>
        <w:r w:rsidR="004D50E7">
          <w:fldChar w:fldCharType="separate"/>
        </w:r>
        <w:r w:rsidR="004D50E7">
          <w:rPr>
            <w:noProof/>
          </w:rPr>
          <w:t>2</w:t>
        </w:r>
        <w:r w:rsidR="004D50E7">
          <w:rPr>
            <w:noProof/>
          </w:rPr>
          <w:fldChar w:fldCharType="end"/>
        </w:r>
      </w:p>
    </w:sdtContent>
  </w:sdt>
  <w:p w14:paraId="19DC2B52" w14:textId="77777777" w:rsidR="004D50E7" w:rsidRDefault="004D50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A1AE97" w14:textId="77777777" w:rsidR="009E4464" w:rsidRDefault="009E4464" w:rsidP="00490097">
      <w:r>
        <w:separator/>
      </w:r>
    </w:p>
  </w:footnote>
  <w:footnote w:type="continuationSeparator" w:id="0">
    <w:p w14:paraId="2474387B" w14:textId="77777777" w:rsidR="009E4464" w:rsidRDefault="009E4464"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4596C"/>
    <w:rsid w:val="001515D7"/>
    <w:rsid w:val="0015185C"/>
    <w:rsid w:val="00151B49"/>
    <w:rsid w:val="00152DCE"/>
    <w:rsid w:val="00153184"/>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75CA"/>
    <w:rsid w:val="0021203C"/>
    <w:rsid w:val="002179CE"/>
    <w:rsid w:val="002228F9"/>
    <w:rsid w:val="0022336D"/>
    <w:rsid w:val="00224580"/>
    <w:rsid w:val="00224BAF"/>
    <w:rsid w:val="002262D0"/>
    <w:rsid w:val="0022633C"/>
    <w:rsid w:val="00240193"/>
    <w:rsid w:val="002412FA"/>
    <w:rsid w:val="002414BE"/>
    <w:rsid w:val="00254DA5"/>
    <w:rsid w:val="00256172"/>
    <w:rsid w:val="00256E67"/>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74FC"/>
    <w:rsid w:val="00287BE5"/>
    <w:rsid w:val="00291A0D"/>
    <w:rsid w:val="00294563"/>
    <w:rsid w:val="00297FB6"/>
    <w:rsid w:val="002A5129"/>
    <w:rsid w:val="002A58C8"/>
    <w:rsid w:val="002A6F48"/>
    <w:rsid w:val="002A712E"/>
    <w:rsid w:val="002C016B"/>
    <w:rsid w:val="002C0A6F"/>
    <w:rsid w:val="002C356B"/>
    <w:rsid w:val="002C3FE7"/>
    <w:rsid w:val="002C5DDA"/>
    <w:rsid w:val="002C6CAE"/>
    <w:rsid w:val="002D3AE2"/>
    <w:rsid w:val="002D4D2B"/>
    <w:rsid w:val="002D535A"/>
    <w:rsid w:val="002D5BF6"/>
    <w:rsid w:val="002E0AB7"/>
    <w:rsid w:val="002E11C7"/>
    <w:rsid w:val="002E50B3"/>
    <w:rsid w:val="002E6F4B"/>
    <w:rsid w:val="002F05E5"/>
    <w:rsid w:val="002F1D72"/>
    <w:rsid w:val="002F3553"/>
    <w:rsid w:val="002F4BA4"/>
    <w:rsid w:val="002F58C5"/>
    <w:rsid w:val="002F763A"/>
    <w:rsid w:val="00300125"/>
    <w:rsid w:val="00301668"/>
    <w:rsid w:val="00302F15"/>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842"/>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3299"/>
    <w:rsid w:val="004144AE"/>
    <w:rsid w:val="00414A84"/>
    <w:rsid w:val="00423D97"/>
    <w:rsid w:val="00425046"/>
    <w:rsid w:val="004271D8"/>
    <w:rsid w:val="00427968"/>
    <w:rsid w:val="0043390C"/>
    <w:rsid w:val="0043533A"/>
    <w:rsid w:val="00435916"/>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0E7"/>
    <w:rsid w:val="004D5AEA"/>
    <w:rsid w:val="004D6D9E"/>
    <w:rsid w:val="004E26B5"/>
    <w:rsid w:val="004E7070"/>
    <w:rsid w:val="004F0388"/>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5300"/>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2168"/>
    <w:rsid w:val="005E4038"/>
    <w:rsid w:val="005E4F44"/>
    <w:rsid w:val="005E77A1"/>
    <w:rsid w:val="005E7D13"/>
    <w:rsid w:val="005F1A4A"/>
    <w:rsid w:val="005F53DD"/>
    <w:rsid w:val="005F5826"/>
    <w:rsid w:val="005F6817"/>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3859"/>
    <w:rsid w:val="0067487F"/>
    <w:rsid w:val="00674A14"/>
    <w:rsid w:val="0067610F"/>
    <w:rsid w:val="00681C99"/>
    <w:rsid w:val="0068232E"/>
    <w:rsid w:val="006840F4"/>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1A4A"/>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2D57"/>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464"/>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625C"/>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7EE1"/>
    <w:rsid w:val="00AE3FD4"/>
    <w:rsid w:val="00AE6B1C"/>
    <w:rsid w:val="00AF77D8"/>
    <w:rsid w:val="00B00931"/>
    <w:rsid w:val="00B03550"/>
    <w:rsid w:val="00B036B2"/>
    <w:rsid w:val="00B10AB2"/>
    <w:rsid w:val="00B12441"/>
    <w:rsid w:val="00B165CB"/>
    <w:rsid w:val="00B178D9"/>
    <w:rsid w:val="00B302A6"/>
    <w:rsid w:val="00B31480"/>
    <w:rsid w:val="00B31D33"/>
    <w:rsid w:val="00B34AFF"/>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1083"/>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1EC"/>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5D6D"/>
    <w:rsid w:val="00CA1B49"/>
    <w:rsid w:val="00CA2C77"/>
    <w:rsid w:val="00CA501D"/>
    <w:rsid w:val="00CA62B7"/>
    <w:rsid w:val="00CA7CA2"/>
    <w:rsid w:val="00CB131F"/>
    <w:rsid w:val="00CB3971"/>
    <w:rsid w:val="00CB473E"/>
    <w:rsid w:val="00CC366E"/>
    <w:rsid w:val="00CC4963"/>
    <w:rsid w:val="00CD2CE3"/>
    <w:rsid w:val="00CD5D38"/>
    <w:rsid w:val="00CD6B47"/>
    <w:rsid w:val="00CE36FD"/>
    <w:rsid w:val="00CE5510"/>
    <w:rsid w:val="00CE7E21"/>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7E9"/>
    <w:rsid w:val="00D5396A"/>
    <w:rsid w:val="00D556BF"/>
    <w:rsid w:val="00D57314"/>
    <w:rsid w:val="00D5740F"/>
    <w:rsid w:val="00D578F0"/>
    <w:rsid w:val="00D63820"/>
    <w:rsid w:val="00D63ED6"/>
    <w:rsid w:val="00D67261"/>
    <w:rsid w:val="00D731DC"/>
    <w:rsid w:val="00D75411"/>
    <w:rsid w:val="00D758C1"/>
    <w:rsid w:val="00D837A7"/>
    <w:rsid w:val="00D90AEF"/>
    <w:rsid w:val="00D91876"/>
    <w:rsid w:val="00D925D0"/>
    <w:rsid w:val="00D939FF"/>
    <w:rsid w:val="00D948C1"/>
    <w:rsid w:val="00D94BE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B6C88"/>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54B73"/>
    <w:rsid w:val="00F6258E"/>
    <w:rsid w:val="00F62A82"/>
    <w:rsid w:val="00F65652"/>
    <w:rsid w:val="00F66D40"/>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E551F"/>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99.pn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jpeg"/><Relationship Id="rId68" Type="http://schemas.openxmlformats.org/officeDocument/2006/relationships/image" Target="media/image57.jpeg"/><Relationship Id="rId84" Type="http://schemas.openxmlformats.org/officeDocument/2006/relationships/image" Target="media/image72.png"/><Relationship Id="rId89" Type="http://schemas.openxmlformats.org/officeDocument/2006/relationships/image" Target="media/image76.png"/><Relationship Id="rId112" Type="http://schemas.openxmlformats.org/officeDocument/2006/relationships/image" Target="media/image95.png"/><Relationship Id="rId133" Type="http://schemas.openxmlformats.org/officeDocument/2006/relationships/image" Target="media/image113.png"/><Relationship Id="rId138" Type="http://schemas.openxmlformats.org/officeDocument/2006/relationships/footer" Target="footer10.xml"/><Relationship Id="rId16" Type="http://schemas.openxmlformats.org/officeDocument/2006/relationships/image" Target="media/image5.png"/><Relationship Id="rId107" Type="http://schemas.openxmlformats.org/officeDocument/2006/relationships/image" Target="media/image90.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7.png"/><Relationship Id="rId102" Type="http://schemas.openxmlformats.org/officeDocument/2006/relationships/image" Target="media/image87.png"/><Relationship Id="rId123" Type="http://schemas.openxmlformats.org/officeDocument/2006/relationships/image" Target="media/image104.png"/><Relationship Id="rId128" Type="http://schemas.openxmlformats.org/officeDocument/2006/relationships/image" Target="media/image109.png"/><Relationship Id="rId5" Type="http://schemas.openxmlformats.org/officeDocument/2006/relationships/settings" Target="settings.xml"/><Relationship Id="rId90" Type="http://schemas.openxmlformats.org/officeDocument/2006/relationships/footer" Target="footer3.xml"/><Relationship Id="rId95" Type="http://schemas.openxmlformats.org/officeDocument/2006/relationships/image" Target="media/image81.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jpeg"/><Relationship Id="rId69" Type="http://schemas.openxmlformats.org/officeDocument/2006/relationships/image" Target="media/image58.jpeg"/><Relationship Id="rId113" Type="http://schemas.openxmlformats.org/officeDocument/2006/relationships/footer" Target="footer6.xml"/><Relationship Id="rId118" Type="http://schemas.openxmlformats.org/officeDocument/2006/relationships/image" Target="media/image100.png"/><Relationship Id="rId134" Type="http://schemas.openxmlformats.org/officeDocument/2006/relationships/image" Target="media/image114.png"/><Relationship Id="rId13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8.PNG"/><Relationship Id="rId85" Type="http://schemas.openxmlformats.org/officeDocument/2006/relationships/footer" Target="footer2.xml"/><Relationship Id="rId93" Type="http://schemas.openxmlformats.org/officeDocument/2006/relationships/image" Target="media/image79.png"/><Relationship Id="rId98" Type="http://schemas.openxmlformats.org/officeDocument/2006/relationships/image" Target="media/image83.png"/><Relationship Id="rId121" Type="http://schemas.openxmlformats.org/officeDocument/2006/relationships/image" Target="media/image102.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6.jpeg"/><Relationship Id="rId103" Type="http://schemas.openxmlformats.org/officeDocument/2006/relationships/footer" Target="footer5.xml"/><Relationship Id="rId108" Type="http://schemas.openxmlformats.org/officeDocument/2006/relationships/image" Target="media/image91.png"/><Relationship Id="rId116" Type="http://schemas.openxmlformats.org/officeDocument/2006/relationships/image" Target="media/image98.png"/><Relationship Id="rId124" Type="http://schemas.openxmlformats.org/officeDocument/2006/relationships/image" Target="media/image105.png"/><Relationship Id="rId129" Type="http://schemas.openxmlformats.org/officeDocument/2006/relationships/footer" Target="footer8.xml"/><Relationship Id="rId137" Type="http://schemas.openxmlformats.org/officeDocument/2006/relationships/hyperlink" Target="http://daq.netlify.app" TargetMode="Externa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jpeg"/><Relationship Id="rId83" Type="http://schemas.openxmlformats.org/officeDocument/2006/relationships/image" Target="media/image71.png"/><Relationship Id="rId88" Type="http://schemas.openxmlformats.org/officeDocument/2006/relationships/image" Target="media/image75.png"/><Relationship Id="rId91" Type="http://schemas.openxmlformats.org/officeDocument/2006/relationships/image" Target="media/image77.png"/><Relationship Id="rId96" Type="http://schemas.openxmlformats.org/officeDocument/2006/relationships/footer" Target="footer4.xml"/><Relationship Id="rId111" Type="http://schemas.openxmlformats.org/officeDocument/2006/relationships/image" Target="media/image94.png"/><Relationship Id="rId132" Type="http://schemas.openxmlformats.org/officeDocument/2006/relationships/image" Target="media/image112.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89.png"/><Relationship Id="rId114" Type="http://schemas.openxmlformats.org/officeDocument/2006/relationships/image" Target="media/image96.png"/><Relationship Id="rId119" Type="http://schemas.openxmlformats.org/officeDocument/2006/relationships/footer" Target="footer7.xml"/><Relationship Id="rId127" Type="http://schemas.openxmlformats.org/officeDocument/2006/relationships/image" Target="media/image108.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jpeg"/><Relationship Id="rId73" Type="http://schemas.openxmlformats.org/officeDocument/2006/relationships/image" Target="media/image62.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3.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3.png"/><Relationship Id="rId130" Type="http://schemas.openxmlformats.org/officeDocument/2006/relationships/image" Target="media/image110.png"/><Relationship Id="rId135" Type="http://schemas.openxmlformats.org/officeDocument/2006/relationships/footer" Target="footer9.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2.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jpeg"/><Relationship Id="rId76" Type="http://schemas.openxmlformats.org/officeDocument/2006/relationships/hyperlink" Target="http://daq.netlify.app/" TargetMode="External"/><Relationship Id="rId97" Type="http://schemas.openxmlformats.org/officeDocument/2006/relationships/image" Target="media/image82.png"/><Relationship Id="rId104" Type="http://schemas.openxmlformats.org/officeDocument/2006/relationships/hyperlink" Target="http://daq.netlify.app/" TargetMode="External"/><Relationship Id="rId120" Type="http://schemas.openxmlformats.org/officeDocument/2006/relationships/image" Target="media/image101.png"/><Relationship Id="rId125"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jpeg"/><Relationship Id="rId87" Type="http://schemas.openxmlformats.org/officeDocument/2006/relationships/image" Target="media/image74.png"/><Relationship Id="rId110" Type="http://schemas.openxmlformats.org/officeDocument/2006/relationships/image" Target="media/image93.png"/><Relationship Id="rId115" Type="http://schemas.openxmlformats.org/officeDocument/2006/relationships/image" Target="media/image97.png"/><Relationship Id="rId131" Type="http://schemas.openxmlformats.org/officeDocument/2006/relationships/image" Target="media/image111.png"/><Relationship Id="rId136" Type="http://schemas.openxmlformats.org/officeDocument/2006/relationships/image" Target="media/image115.png"/><Relationship Id="rId61" Type="http://schemas.openxmlformats.org/officeDocument/2006/relationships/image" Target="media/image50.PNG"/><Relationship Id="rId82" Type="http://schemas.openxmlformats.org/officeDocument/2006/relationships/image" Target="media/image70.png"/><Relationship Id="rId19" Type="http://schemas.openxmlformats.org/officeDocument/2006/relationships/image" Target="media/image8.jpg"/><Relationship Id="rId14" Type="http://schemas.microsoft.com/office/2007/relationships/hdphoto" Target="media/hdphoto2.wdp"/><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5.png"/><Relationship Id="rId100" Type="http://schemas.openxmlformats.org/officeDocument/2006/relationships/image" Target="media/image85.png"/><Relationship Id="rId105" Type="http://schemas.openxmlformats.org/officeDocument/2006/relationships/image" Target="media/image88.png"/><Relationship Id="rId126" Type="http://schemas.openxmlformats.org/officeDocument/2006/relationships/image" Target="media/image10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65</TotalTime>
  <Pages>129</Pages>
  <Words>43439</Words>
  <Characters>247604</Characters>
  <Application>Microsoft Office Word</Application>
  <DocSecurity>0</DocSecurity>
  <Lines>2063</Lines>
  <Paragraphs>58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37</cp:revision>
  <cp:lastPrinted>2020-06-24T04:25:00Z</cp:lastPrinted>
  <dcterms:created xsi:type="dcterms:W3CDTF">2020-06-03T08:02:00Z</dcterms:created>
  <dcterms:modified xsi:type="dcterms:W3CDTF">2020-06-25T11:48:00Z</dcterms:modified>
</cp:coreProperties>
</file>